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2404F" w:rsidRPr="00EF516E" w:rsidRDefault="00EF516E" w:rsidP="00623A90">
      <w:pPr>
        <w:spacing w:line="360" w:lineRule="exact"/>
        <w:ind w:firstLine="0"/>
        <w:jc w:val="center"/>
        <w:rPr>
          <w:b/>
        </w:rPr>
      </w:pPr>
      <w:r w:rsidRPr="00EF516E">
        <w:rPr>
          <w:b/>
        </w:rPr>
        <w:t>МИНИСТЕРСТВО ОБРАЗОВАНИЯ РЕСПУБЛИКИ БЕЛАРУСЬ</w:t>
      </w:r>
    </w:p>
    <w:p w:rsidR="00EF516E" w:rsidRPr="00EF516E" w:rsidRDefault="00EF516E" w:rsidP="00623A90">
      <w:pPr>
        <w:spacing w:line="360" w:lineRule="exact"/>
        <w:ind w:firstLine="0"/>
        <w:jc w:val="center"/>
        <w:rPr>
          <w:b/>
        </w:rPr>
      </w:pPr>
      <w:r w:rsidRPr="00EF516E">
        <w:rPr>
          <w:b/>
        </w:rPr>
        <w:t>БЕЛОРУССКИЙ ГОСУДАРСТВЕННЫЙ УНИВЕРСИТЕТ</w:t>
      </w:r>
    </w:p>
    <w:p w:rsidR="00EF516E" w:rsidRPr="00EF516E" w:rsidRDefault="00EF516E" w:rsidP="00623A90">
      <w:pPr>
        <w:spacing w:line="360" w:lineRule="exact"/>
        <w:ind w:firstLine="0"/>
        <w:jc w:val="center"/>
        <w:rPr>
          <w:b/>
        </w:rPr>
      </w:pPr>
      <w:r w:rsidRPr="00EF516E">
        <w:rPr>
          <w:b/>
        </w:rPr>
        <w:t>ФИЗИЧЕСКИЙ ФАКУЛЬТЕТ</w:t>
      </w:r>
    </w:p>
    <w:p w:rsidR="00EF516E" w:rsidRPr="00EF516E" w:rsidRDefault="00EF516E" w:rsidP="00623A90">
      <w:pPr>
        <w:spacing w:line="360" w:lineRule="exact"/>
        <w:ind w:firstLine="0"/>
        <w:jc w:val="center"/>
        <w:rPr>
          <w:b/>
        </w:rPr>
      </w:pPr>
      <w:r w:rsidRPr="00EF516E">
        <w:rPr>
          <w:b/>
        </w:rPr>
        <w:t xml:space="preserve">Кафедра </w:t>
      </w:r>
      <w:proofErr w:type="spellStart"/>
      <w:r w:rsidRPr="00EF516E">
        <w:rPr>
          <w:b/>
        </w:rPr>
        <w:t>энергофизики</w:t>
      </w:r>
      <w:proofErr w:type="spellEnd"/>
    </w:p>
    <w:p w:rsidR="00EF516E" w:rsidRDefault="00EF516E" w:rsidP="00623A90">
      <w:pPr>
        <w:spacing w:line="360" w:lineRule="exact"/>
        <w:ind w:firstLine="0"/>
        <w:jc w:val="center"/>
      </w:pPr>
    </w:p>
    <w:p w:rsidR="009F1D47" w:rsidRDefault="009F1D47" w:rsidP="00623A90">
      <w:pPr>
        <w:spacing w:line="360" w:lineRule="exact"/>
        <w:ind w:firstLine="0"/>
        <w:jc w:val="center"/>
      </w:pPr>
    </w:p>
    <w:p w:rsidR="00CE04DB" w:rsidRPr="00CE04DB" w:rsidRDefault="00F27DF8" w:rsidP="00623A90">
      <w:pPr>
        <w:spacing w:line="360" w:lineRule="exact"/>
        <w:ind w:firstLine="0"/>
        <w:jc w:val="left"/>
      </w:pPr>
      <w:r w:rsidRPr="009E50B8">
        <w:t>УДК</w:t>
      </w:r>
      <w:r w:rsidR="009E50B8">
        <w:t xml:space="preserve"> </w:t>
      </w:r>
      <w:r w:rsidR="001C52F8" w:rsidRPr="009E50B8">
        <w:t>536.717</w:t>
      </w:r>
      <w:r w:rsidR="001C52F8">
        <w:t xml:space="preserve">, </w:t>
      </w:r>
      <w:r w:rsidR="001C52F8" w:rsidRPr="009E50B8">
        <w:t>536.8</w:t>
      </w:r>
      <w:r w:rsidR="001C52F8">
        <w:t xml:space="preserve">, </w:t>
      </w:r>
      <w:r w:rsidR="009F1D47">
        <w:t>536-1</w:t>
      </w:r>
    </w:p>
    <w:p w:rsidR="00EF516E" w:rsidRDefault="00EF516E" w:rsidP="00623A90">
      <w:pPr>
        <w:spacing w:line="360" w:lineRule="exact"/>
        <w:ind w:firstLine="0"/>
        <w:jc w:val="center"/>
      </w:pPr>
    </w:p>
    <w:p w:rsidR="009F1D47" w:rsidRDefault="009F1D47" w:rsidP="00623A90">
      <w:pPr>
        <w:spacing w:line="360" w:lineRule="exact"/>
        <w:ind w:firstLine="0"/>
        <w:jc w:val="center"/>
      </w:pPr>
    </w:p>
    <w:p w:rsidR="00EF516E" w:rsidRDefault="007D6923" w:rsidP="00623A90">
      <w:pPr>
        <w:spacing w:line="360" w:lineRule="exact"/>
        <w:ind w:firstLine="0"/>
        <w:jc w:val="center"/>
      </w:pPr>
      <w:r>
        <w:t>НИЛОВ</w:t>
      </w:r>
    </w:p>
    <w:p w:rsidR="00EF516E" w:rsidRDefault="007D6923" w:rsidP="00623A90">
      <w:pPr>
        <w:spacing w:line="360" w:lineRule="exact"/>
        <w:ind w:firstLine="0"/>
        <w:jc w:val="center"/>
      </w:pPr>
      <w:r>
        <w:t>Илья Витальевич</w:t>
      </w:r>
    </w:p>
    <w:p w:rsidR="00EF516E" w:rsidRDefault="00EF516E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</w:p>
    <w:p w:rsidR="00EF516E" w:rsidRDefault="007D6923" w:rsidP="00623A90">
      <w:pPr>
        <w:spacing w:line="360" w:lineRule="exact"/>
        <w:ind w:firstLine="0"/>
        <w:jc w:val="center"/>
        <w:rPr>
          <w:b/>
        </w:rPr>
      </w:pPr>
      <w:r>
        <w:rPr>
          <w:b/>
        </w:rPr>
        <w:t>ПРИМЕНЕНИЕ МЕТОДОВ МАШИННОГО ОБУЧЕНИЯ ДЛЯ АНАЛИЗА ЭФФЕКТИВНОСТИ ОРГАНИЧЕСКОГО ЦИКЛА РЕНКИНА</w:t>
      </w:r>
    </w:p>
    <w:p w:rsidR="007D6923" w:rsidRDefault="007D6923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  <w:r>
        <w:t>Дипломная работа</w:t>
      </w:r>
    </w:p>
    <w:p w:rsidR="00012032" w:rsidRDefault="00012032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left="5670" w:firstLine="0"/>
      </w:pPr>
      <w:r>
        <w:t>Научный руководитель:</w:t>
      </w:r>
    </w:p>
    <w:p w:rsidR="00491732" w:rsidRDefault="00012032" w:rsidP="00623A90">
      <w:pPr>
        <w:spacing w:line="360" w:lineRule="exact"/>
        <w:ind w:left="5670" w:firstLine="0"/>
      </w:pPr>
      <w:r>
        <w:t xml:space="preserve">старший преподаватель </w:t>
      </w:r>
    </w:p>
    <w:p w:rsidR="00012032" w:rsidRDefault="00012032" w:rsidP="00623A90">
      <w:pPr>
        <w:spacing w:line="360" w:lineRule="exact"/>
        <w:ind w:left="5670" w:firstLine="0"/>
      </w:pPr>
      <w:r>
        <w:t xml:space="preserve">кафедры </w:t>
      </w:r>
      <w:proofErr w:type="spellStart"/>
      <w:r>
        <w:t>энергофизики</w:t>
      </w:r>
      <w:proofErr w:type="spellEnd"/>
      <w:r>
        <w:t xml:space="preserve"> БГУ</w:t>
      </w:r>
    </w:p>
    <w:p w:rsidR="00012032" w:rsidRDefault="00012032" w:rsidP="00623A90">
      <w:pPr>
        <w:spacing w:line="360" w:lineRule="exact"/>
        <w:ind w:left="5670" w:firstLine="0"/>
      </w:pPr>
      <w:proofErr w:type="spellStart"/>
      <w:r>
        <w:t>Ларькин</w:t>
      </w:r>
      <w:proofErr w:type="spellEnd"/>
      <w:r>
        <w:t xml:space="preserve"> А.В.</w:t>
      </w:r>
    </w:p>
    <w:p w:rsidR="00AC6599" w:rsidRDefault="00AC6599" w:rsidP="00623A90">
      <w:pPr>
        <w:spacing w:line="360" w:lineRule="exact"/>
        <w:ind w:left="5670" w:firstLine="0"/>
      </w:pPr>
    </w:p>
    <w:p w:rsidR="00AC6599" w:rsidRDefault="00AC6599" w:rsidP="00623A90">
      <w:pPr>
        <w:spacing w:line="360" w:lineRule="exact"/>
        <w:ind w:left="5670" w:firstLine="0"/>
      </w:pPr>
      <w:r>
        <w:t>Рецензент:</w:t>
      </w:r>
    </w:p>
    <w:p w:rsidR="00AC6599" w:rsidRDefault="00AC6599" w:rsidP="00AC6599">
      <w:pPr>
        <w:spacing w:line="360" w:lineRule="exact"/>
        <w:ind w:left="5670" w:firstLine="0"/>
      </w:pPr>
      <w:r>
        <w:t xml:space="preserve">старший преподаватель </w:t>
      </w:r>
    </w:p>
    <w:p w:rsidR="00AC6599" w:rsidRDefault="00AC6599" w:rsidP="00AC6599">
      <w:pPr>
        <w:spacing w:line="360" w:lineRule="exact"/>
        <w:ind w:left="5670" w:firstLine="0"/>
      </w:pPr>
      <w:r>
        <w:t>кафедры ядерной физики БГУ</w:t>
      </w:r>
    </w:p>
    <w:p w:rsidR="00AC6599" w:rsidRDefault="00AC6599" w:rsidP="00AC6599">
      <w:pPr>
        <w:spacing w:line="360" w:lineRule="exact"/>
        <w:ind w:left="5670" w:firstLine="0"/>
      </w:pPr>
      <w:r>
        <w:t>Семенович О.В.</w:t>
      </w:r>
    </w:p>
    <w:p w:rsidR="00AC6599" w:rsidRDefault="00AC6599" w:rsidP="00623A90">
      <w:pPr>
        <w:spacing w:line="360" w:lineRule="exact"/>
        <w:ind w:left="5670" w:firstLine="0"/>
      </w:pPr>
    </w:p>
    <w:p w:rsidR="003940DB" w:rsidRDefault="003940DB" w:rsidP="00623A90">
      <w:pPr>
        <w:spacing w:line="360" w:lineRule="exact"/>
        <w:ind w:firstLine="0"/>
      </w:pPr>
    </w:p>
    <w:p w:rsidR="003940DB" w:rsidRDefault="003940DB" w:rsidP="00623A90">
      <w:pPr>
        <w:spacing w:line="360" w:lineRule="exact"/>
        <w:ind w:firstLine="0"/>
      </w:pPr>
      <w:proofErr w:type="gramStart"/>
      <w:r>
        <w:t>ДОПУЩЕН</w:t>
      </w:r>
      <w:proofErr w:type="gramEnd"/>
      <w:r>
        <w:t xml:space="preserve"> К ЗАЩИТЕ</w:t>
      </w:r>
    </w:p>
    <w:p w:rsidR="003940DB" w:rsidRDefault="003940DB" w:rsidP="00623A90">
      <w:pPr>
        <w:spacing w:line="360" w:lineRule="exact"/>
        <w:ind w:firstLine="0"/>
      </w:pPr>
      <w:r>
        <w:t xml:space="preserve">Заведующий кафедрой </w:t>
      </w:r>
      <w:proofErr w:type="spellStart"/>
      <w:r>
        <w:t>энергофизики</w:t>
      </w:r>
      <w:proofErr w:type="spellEnd"/>
      <w:r w:rsidR="00F12A66">
        <w:t xml:space="preserve"> БГУ</w:t>
      </w:r>
    </w:p>
    <w:p w:rsidR="003940DB" w:rsidRDefault="00ED129B" w:rsidP="00623A90">
      <w:pPr>
        <w:spacing w:line="360" w:lineRule="exact"/>
        <w:ind w:firstLine="0"/>
      </w:pPr>
      <w:r>
        <w:t xml:space="preserve">доцент, </w:t>
      </w:r>
      <w:r w:rsidR="003940DB">
        <w:t>к.</w:t>
      </w:r>
      <w:r>
        <w:t xml:space="preserve">ф.-м.н. </w:t>
      </w:r>
      <w:r w:rsidR="003940DB">
        <w:t xml:space="preserve">__________ А.В. </w:t>
      </w:r>
      <w:proofErr w:type="spellStart"/>
      <w:r w:rsidR="003940DB">
        <w:t>Мазаник</w:t>
      </w:r>
      <w:proofErr w:type="spellEnd"/>
    </w:p>
    <w:p w:rsidR="003940DB" w:rsidRDefault="007D6923" w:rsidP="00623A90">
      <w:pPr>
        <w:spacing w:line="360" w:lineRule="exact"/>
        <w:ind w:firstLine="0"/>
      </w:pPr>
      <w:r>
        <w:t>«___» ____________ 2021</w:t>
      </w:r>
      <w:r w:rsidR="003940DB">
        <w:t> г.</w:t>
      </w:r>
    </w:p>
    <w:p w:rsidR="003940DB" w:rsidRDefault="003940DB" w:rsidP="00623A90">
      <w:pPr>
        <w:spacing w:line="360" w:lineRule="exact"/>
        <w:ind w:firstLine="0"/>
      </w:pPr>
    </w:p>
    <w:p w:rsidR="003940DB" w:rsidRDefault="003940DB" w:rsidP="00623A90">
      <w:pPr>
        <w:spacing w:line="360" w:lineRule="exact"/>
        <w:ind w:firstLine="0"/>
      </w:pPr>
    </w:p>
    <w:p w:rsidR="003940DB" w:rsidRDefault="003940DB" w:rsidP="00623A90">
      <w:pPr>
        <w:spacing w:line="360" w:lineRule="exact"/>
        <w:ind w:firstLine="0"/>
      </w:pPr>
    </w:p>
    <w:p w:rsidR="00AC0C9A" w:rsidRDefault="007D6923" w:rsidP="00623A90">
      <w:pPr>
        <w:spacing w:line="360" w:lineRule="exact"/>
        <w:ind w:firstLine="0"/>
        <w:jc w:val="center"/>
        <w:sectPr w:rsidR="00AC0C9A" w:rsidSect="009936B1">
          <w:footerReference w:type="default" r:id="rId9"/>
          <w:footerReference w:type="first" r:id="rId10"/>
          <w:pgSz w:w="11906" w:h="16838"/>
          <w:pgMar w:top="1134" w:right="567" w:bottom="1134" w:left="1701" w:header="567" w:footer="283" w:gutter="0"/>
          <w:cols w:space="708"/>
          <w:titlePg/>
          <w:docGrid w:linePitch="381"/>
        </w:sectPr>
      </w:pPr>
      <w:r>
        <w:t>Минск, 2021</w:t>
      </w:r>
    </w:p>
    <w:p w:rsidR="003940DB" w:rsidRPr="00351427" w:rsidRDefault="00351427" w:rsidP="00623A90">
      <w:pPr>
        <w:spacing w:line="360" w:lineRule="exact"/>
        <w:ind w:firstLine="0"/>
        <w:jc w:val="center"/>
        <w:rPr>
          <w:b/>
          <w:sz w:val="32"/>
        </w:rPr>
      </w:pPr>
      <w:r w:rsidRPr="00351427">
        <w:rPr>
          <w:b/>
          <w:sz w:val="32"/>
        </w:rPr>
        <w:lastRenderedPageBreak/>
        <w:t>РЭФЕРАТ</w:t>
      </w:r>
    </w:p>
    <w:p w:rsidR="00351427" w:rsidRDefault="00351427" w:rsidP="00623A90">
      <w:pPr>
        <w:spacing w:line="360" w:lineRule="exact"/>
        <w:jc w:val="left"/>
      </w:pPr>
    </w:p>
    <w:p w:rsidR="00C02313" w:rsidRDefault="00C02313" w:rsidP="00623A90">
      <w:pPr>
        <w:spacing w:line="360" w:lineRule="exact"/>
        <w:jc w:val="left"/>
      </w:pPr>
    </w:p>
    <w:p w:rsidR="00C02313" w:rsidRPr="00BF16C3" w:rsidRDefault="00A878ED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Дыпломная работа</w:t>
      </w:r>
      <w:r w:rsidR="00C02313" w:rsidRPr="00BF16C3">
        <w:rPr>
          <w:highlight w:val="yellow"/>
        </w:rPr>
        <w:t xml:space="preserve">, </w:t>
      </w:r>
      <w:r w:rsidR="00045FE7" w:rsidRPr="00BF16C3">
        <w:rPr>
          <w:highlight w:val="yellow"/>
        </w:rPr>
        <w:t>41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старон</w:t>
      </w:r>
      <w:r w:rsidR="00045FE7" w:rsidRPr="00BF16C3">
        <w:rPr>
          <w:highlight w:val="yellow"/>
          <w:lang w:val="be-BY"/>
        </w:rPr>
        <w:t>ка</w:t>
      </w:r>
      <w:r w:rsidR="00C02313" w:rsidRPr="00BF16C3">
        <w:rPr>
          <w:highlight w:val="yellow"/>
        </w:rPr>
        <w:t xml:space="preserve">, 19 </w:t>
      </w:r>
      <w:r w:rsidRPr="00BF16C3">
        <w:rPr>
          <w:highlight w:val="yellow"/>
          <w:lang w:val="be-BY"/>
        </w:rPr>
        <w:t>малюнкаў</w:t>
      </w:r>
      <w:r w:rsidR="00C02313" w:rsidRPr="00BF16C3">
        <w:rPr>
          <w:highlight w:val="yellow"/>
        </w:rPr>
        <w:t xml:space="preserve">, 10 </w:t>
      </w:r>
      <w:r w:rsidRPr="00BF16C3">
        <w:rPr>
          <w:highlight w:val="yellow"/>
          <w:lang w:val="be-BY"/>
        </w:rPr>
        <w:t>крыніц</w:t>
      </w:r>
      <w:r w:rsidR="00C02313" w:rsidRPr="00BF16C3">
        <w:rPr>
          <w:highlight w:val="yellow"/>
        </w:rPr>
        <w:t>,</w:t>
      </w:r>
      <w:r w:rsidRPr="00BF16C3">
        <w:rPr>
          <w:highlight w:val="yellow"/>
          <w:lang w:val="be-BY"/>
        </w:rPr>
        <w:t xml:space="preserve"> </w:t>
      </w:r>
      <w:r w:rsidR="00C02313" w:rsidRPr="00BF16C3">
        <w:rPr>
          <w:highlight w:val="yellow"/>
        </w:rPr>
        <w:t xml:space="preserve">1 </w:t>
      </w:r>
      <w:r w:rsidRPr="00BF16C3">
        <w:rPr>
          <w:highlight w:val="yellow"/>
          <w:lang w:val="be-BY"/>
        </w:rPr>
        <w:t>дадатак</w:t>
      </w:r>
      <w:r w:rsidR="00C02313" w:rsidRPr="00BF16C3">
        <w:rPr>
          <w:highlight w:val="yellow"/>
        </w:rPr>
        <w:t>.</w:t>
      </w:r>
    </w:p>
    <w:p w:rsidR="00C02313" w:rsidRPr="00BF16C3" w:rsidRDefault="00C02313" w:rsidP="00C02313">
      <w:pPr>
        <w:spacing w:line="360" w:lineRule="exact"/>
        <w:jc w:val="left"/>
        <w:rPr>
          <w:highlight w:val="yellow"/>
        </w:rPr>
      </w:pPr>
    </w:p>
    <w:p w:rsidR="00C02313" w:rsidRPr="00BF16C3" w:rsidRDefault="00A878ED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АТАМНАЯ ЭЛЕКТРЫЧНАЯ СТАНЦЫЯ</w:t>
      </w:r>
      <w:r w:rsidR="00C02313" w:rsidRPr="00BF16C3">
        <w:rPr>
          <w:highlight w:val="yellow"/>
        </w:rPr>
        <w:t xml:space="preserve">, </w:t>
      </w:r>
      <w:r w:rsidRPr="00BF16C3">
        <w:rPr>
          <w:highlight w:val="yellow"/>
        </w:rPr>
        <w:t>ВОДА-ВАДЗЯНЫ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</w:rPr>
        <w:t>ЭНЕРГЕТЫЧНЫ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</w:rPr>
        <w:t>РЭАКТАР</w:t>
      </w:r>
      <w:r w:rsidR="00C02313" w:rsidRPr="00BF16C3">
        <w:rPr>
          <w:highlight w:val="yellow"/>
        </w:rPr>
        <w:t xml:space="preserve">, </w:t>
      </w:r>
      <w:r w:rsidRPr="00BF16C3">
        <w:rPr>
          <w:highlight w:val="yellow"/>
        </w:rPr>
        <w:t>КАНДЭНСАТАР</w:t>
      </w:r>
      <w:r w:rsidR="00C02313" w:rsidRPr="00BF16C3">
        <w:rPr>
          <w:highlight w:val="yellow"/>
        </w:rPr>
        <w:t xml:space="preserve">, </w:t>
      </w:r>
      <w:r w:rsidRPr="00BF16C3">
        <w:rPr>
          <w:highlight w:val="yellow"/>
        </w:rPr>
        <w:t>КАЭФІЦЫЕНТ КАРЫСНАГА ДЗЕЯННЯ</w:t>
      </w:r>
      <w:r w:rsidR="00C02313" w:rsidRPr="00BF16C3">
        <w:rPr>
          <w:highlight w:val="yellow"/>
        </w:rPr>
        <w:t xml:space="preserve">, </w:t>
      </w:r>
      <w:r w:rsidR="00DB1568" w:rsidRPr="00BF16C3">
        <w:rPr>
          <w:highlight w:val="yellow"/>
        </w:rPr>
        <w:t>ПАРАПЕРАГРАВАЛЬНІК</w:t>
      </w:r>
      <w:r w:rsidR="00C02313" w:rsidRPr="00BF16C3">
        <w:rPr>
          <w:highlight w:val="yellow"/>
        </w:rPr>
        <w:t xml:space="preserve">, </w:t>
      </w:r>
      <w:r w:rsidR="00DB1568" w:rsidRPr="00BF16C3">
        <w:rPr>
          <w:highlight w:val="yellow"/>
        </w:rPr>
        <w:t xml:space="preserve">ПЕРАГРЭЎ </w:t>
      </w:r>
      <w:r w:rsidR="00C02313" w:rsidRPr="00BF16C3">
        <w:rPr>
          <w:highlight w:val="yellow"/>
        </w:rPr>
        <w:t>ПАР</w:t>
      </w:r>
      <w:r w:rsidR="00C57E13" w:rsidRPr="00BF16C3">
        <w:rPr>
          <w:highlight w:val="yellow"/>
        </w:rPr>
        <w:t>Ы</w:t>
      </w:r>
      <w:r w:rsidR="00C02313" w:rsidRPr="00BF16C3">
        <w:rPr>
          <w:highlight w:val="yellow"/>
        </w:rPr>
        <w:t xml:space="preserve">, </w:t>
      </w:r>
      <w:r w:rsidR="000164FB" w:rsidRPr="00BF16C3">
        <w:rPr>
          <w:highlight w:val="yellow"/>
        </w:rPr>
        <w:t>ПРАМЕЖНЫ ПЕРАГРЭЎ ПАР</w:t>
      </w:r>
      <w:r w:rsidR="00C57E13" w:rsidRPr="00BF16C3">
        <w:rPr>
          <w:highlight w:val="yellow"/>
        </w:rPr>
        <w:t>Ы</w:t>
      </w:r>
      <w:r w:rsidR="000164FB" w:rsidRPr="00BF16C3">
        <w:rPr>
          <w:highlight w:val="yellow"/>
        </w:rPr>
        <w:t xml:space="preserve">, </w:t>
      </w:r>
      <w:r w:rsidR="00DB1568" w:rsidRPr="00BF16C3">
        <w:rPr>
          <w:highlight w:val="yellow"/>
        </w:rPr>
        <w:t>СТРАТЫ АД НЕЗВАРОТНАСЦ</w:t>
      </w:r>
      <w:r w:rsidR="00DB1568" w:rsidRPr="00BF16C3">
        <w:rPr>
          <w:highlight w:val="yellow"/>
          <w:lang w:val="be-BY"/>
        </w:rPr>
        <w:t>І</w:t>
      </w:r>
      <w:r w:rsidR="00C02313" w:rsidRPr="00BF16C3">
        <w:rPr>
          <w:highlight w:val="yellow"/>
        </w:rPr>
        <w:t xml:space="preserve">, </w:t>
      </w:r>
      <w:r w:rsidR="000164FB" w:rsidRPr="00BF16C3">
        <w:rPr>
          <w:highlight w:val="yellow"/>
        </w:rPr>
        <w:t>ТУРБІНА,</w:t>
      </w:r>
      <w:r w:rsidR="000164FB" w:rsidRPr="00BF16C3">
        <w:rPr>
          <w:highlight w:val="yellow"/>
          <w:lang w:val="be-BY"/>
        </w:rPr>
        <w:t xml:space="preserve"> </w:t>
      </w:r>
      <w:r w:rsidR="00DB1568" w:rsidRPr="00BF16C3">
        <w:rPr>
          <w:highlight w:val="yellow"/>
        </w:rPr>
        <w:t>ЦЕПЛЫНЯ</w:t>
      </w:r>
      <w:r w:rsidR="00C02313" w:rsidRPr="00BF16C3">
        <w:rPr>
          <w:highlight w:val="yellow"/>
        </w:rPr>
        <w:t xml:space="preserve">, </w:t>
      </w:r>
      <w:r w:rsidR="00DB1568" w:rsidRPr="00BF16C3">
        <w:rPr>
          <w:highlight w:val="yellow"/>
        </w:rPr>
        <w:t xml:space="preserve">ЦЫКЛ </w:t>
      </w:r>
      <w:r w:rsidR="00DB1568" w:rsidRPr="00BF16C3">
        <w:rPr>
          <w:highlight w:val="yellow"/>
          <w:lang w:val="be-BY"/>
        </w:rPr>
        <w:t>РЭНКІНА</w:t>
      </w:r>
      <w:r w:rsidR="00C02313" w:rsidRPr="00BF16C3">
        <w:rPr>
          <w:highlight w:val="yellow"/>
        </w:rPr>
        <w:t xml:space="preserve">, </w:t>
      </w:r>
      <w:r w:rsidR="00DB1568" w:rsidRPr="00BF16C3">
        <w:rPr>
          <w:highlight w:val="yellow"/>
          <w:lang w:val="be-BY"/>
        </w:rPr>
        <w:t>ЭЛЕКТРАЭНЕРГІЯ</w:t>
      </w:r>
      <w:r w:rsidR="00C02313" w:rsidRPr="00BF16C3">
        <w:rPr>
          <w:highlight w:val="yellow"/>
        </w:rPr>
        <w:t>.</w:t>
      </w:r>
    </w:p>
    <w:p w:rsidR="00C02313" w:rsidRPr="00BF16C3" w:rsidRDefault="00C02313" w:rsidP="00C02313">
      <w:pPr>
        <w:spacing w:line="360" w:lineRule="exact"/>
        <w:rPr>
          <w:highlight w:val="yellow"/>
        </w:rPr>
      </w:pPr>
    </w:p>
    <w:p w:rsidR="00C02313" w:rsidRPr="00BF16C3" w:rsidRDefault="004A17A1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Мэт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</w:rPr>
        <w:t>работы</w:t>
      </w:r>
      <w:r w:rsidR="00C02313" w:rsidRPr="00BF16C3">
        <w:rPr>
          <w:highlight w:val="yellow"/>
        </w:rPr>
        <w:t xml:space="preserve"> – </w:t>
      </w:r>
      <w:r w:rsidRPr="00BF16C3">
        <w:rPr>
          <w:highlight w:val="yellow"/>
          <w:lang w:val="be-BY"/>
        </w:rPr>
        <w:t>распрацоўк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мадэльнай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лабараторнай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работы</w:t>
      </w:r>
      <w:r w:rsidR="00C02313" w:rsidRPr="00BF16C3">
        <w:rPr>
          <w:highlight w:val="yellow"/>
        </w:rPr>
        <w:t xml:space="preserve"> для </w:t>
      </w:r>
      <w:r w:rsidRPr="00BF16C3">
        <w:rPr>
          <w:highlight w:val="yellow"/>
          <w:lang w:val="be-BY"/>
        </w:rPr>
        <w:t>аналітычнаг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вывучэння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цыклаў Рэнкіна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з перагрэвам пар</w:t>
      </w:r>
      <w:r w:rsidR="00681833" w:rsidRPr="00BF16C3">
        <w:rPr>
          <w:highlight w:val="yellow"/>
          <w:lang w:val="be-BY"/>
        </w:rPr>
        <w:t>ы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і прамежным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перагрэвам пар</w:t>
      </w:r>
      <w:r w:rsidR="00681833" w:rsidRPr="00BF16C3">
        <w:rPr>
          <w:highlight w:val="yellow"/>
          <w:lang w:val="be-BY"/>
        </w:rPr>
        <w:t>ы</w:t>
      </w:r>
      <w:r w:rsidR="00893CBC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з улікам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і без уліка страт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ад незваротнасці</w:t>
      </w:r>
      <w:r w:rsidR="00C02313" w:rsidRPr="00BF16C3">
        <w:rPr>
          <w:highlight w:val="yellow"/>
        </w:rPr>
        <w:t xml:space="preserve">, </w:t>
      </w:r>
      <w:r w:rsidR="00893CBC" w:rsidRPr="00BF16C3">
        <w:rPr>
          <w:highlight w:val="yellow"/>
          <w:lang w:val="be-BY"/>
        </w:rPr>
        <w:t xml:space="preserve">а таксама метадычных </w:t>
      </w:r>
      <w:r w:rsidR="00FD6E00" w:rsidRPr="00BF16C3">
        <w:rPr>
          <w:highlight w:val="yellow"/>
          <w:lang w:val="be-BY"/>
        </w:rPr>
        <w:t>указанняў да яе</w:t>
      </w:r>
      <w:r w:rsidR="00C02313" w:rsidRPr="00BF16C3">
        <w:rPr>
          <w:highlight w:val="yellow"/>
        </w:rPr>
        <w:t>.</w:t>
      </w:r>
    </w:p>
    <w:p w:rsidR="00C02313" w:rsidRPr="00BF16C3" w:rsidRDefault="00C02313" w:rsidP="00C02313">
      <w:pPr>
        <w:spacing w:line="360" w:lineRule="exact"/>
        <w:rPr>
          <w:highlight w:val="yellow"/>
        </w:rPr>
      </w:pPr>
    </w:p>
    <w:p w:rsidR="00C02313" w:rsidRPr="00BF16C3" w:rsidRDefault="00FD6E00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Методыка эксперыменту</w:t>
      </w:r>
      <w:r w:rsidR="00C02313" w:rsidRPr="00BF16C3">
        <w:rPr>
          <w:highlight w:val="yellow"/>
        </w:rPr>
        <w:t xml:space="preserve"> – </w:t>
      </w:r>
      <w:proofErr w:type="spellStart"/>
      <w:r w:rsidRPr="00BF16C3">
        <w:rPr>
          <w:highlight w:val="yellow"/>
        </w:rPr>
        <w:t>мадэліраванне</w:t>
      </w:r>
      <w:proofErr w:type="spellEnd"/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і разлік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тэрмічнаг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і сапраўднаг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ККДз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цыклаў Рэнкіна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з перагрэвам пар</w:t>
      </w:r>
      <w:r w:rsidR="00681833" w:rsidRPr="00BF16C3">
        <w:rPr>
          <w:highlight w:val="yellow"/>
          <w:lang w:val="be-BY"/>
        </w:rPr>
        <w:t>ы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і прамежным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перагрэвам пар</w:t>
      </w:r>
      <w:r w:rsidR="00681833" w:rsidRPr="00BF16C3">
        <w:rPr>
          <w:highlight w:val="yellow"/>
          <w:lang w:val="be-BY"/>
        </w:rPr>
        <w:t>ы</w:t>
      </w:r>
      <w:r w:rsidR="00C02313" w:rsidRPr="00BF16C3">
        <w:rPr>
          <w:highlight w:val="yellow"/>
        </w:rPr>
        <w:t xml:space="preserve"> (для </w:t>
      </w:r>
      <w:r w:rsidR="0084604E" w:rsidRPr="00BF16C3">
        <w:rPr>
          <w:highlight w:val="yellow"/>
          <w:lang w:val="be-BY"/>
        </w:rPr>
        <w:t>рэактара</w:t>
      </w:r>
      <w:r w:rsidR="00C02313" w:rsidRPr="00BF16C3">
        <w:rPr>
          <w:highlight w:val="yellow"/>
        </w:rPr>
        <w:t xml:space="preserve"> ВВЭР) </w:t>
      </w:r>
      <w:r w:rsidR="0084604E" w:rsidRPr="00BF16C3">
        <w:rPr>
          <w:highlight w:val="yellow"/>
          <w:lang w:val="be-BY"/>
        </w:rPr>
        <w:t>з улікам</w:t>
      </w:r>
      <w:r w:rsidR="0084604E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і без уліка страт</w:t>
      </w:r>
      <w:r w:rsidR="0084604E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ад незваротнасці</w:t>
      </w:r>
      <w:r w:rsidR="0084604E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з выкарыстаннем</w:t>
      </w:r>
      <w:r w:rsidR="00C02313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матэматычнага праграмнага</w:t>
      </w:r>
      <w:r w:rsidR="00C02313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пакету</w:t>
      </w:r>
      <w:r w:rsidR="00C02313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для мадэліравання</w:t>
      </w:r>
      <w:r w:rsidR="00C02313" w:rsidRPr="00BF16C3">
        <w:rPr>
          <w:highlight w:val="yellow"/>
        </w:rPr>
        <w:t xml:space="preserve"> MATLAB.</w:t>
      </w:r>
    </w:p>
    <w:p w:rsidR="00C02313" w:rsidRPr="00BF16C3" w:rsidRDefault="00C02313" w:rsidP="00C02313">
      <w:pPr>
        <w:spacing w:line="360" w:lineRule="exact"/>
        <w:rPr>
          <w:highlight w:val="yellow"/>
        </w:rPr>
      </w:pPr>
    </w:p>
    <w:p w:rsidR="00C02313" w:rsidRPr="00BF16C3" w:rsidRDefault="0084604E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Падчас выканання работы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былі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візуалізаваны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цыклы Рэнкіна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з перагрэвам пар</w:t>
      </w:r>
      <w:r w:rsidR="00681833" w:rsidRPr="00BF16C3">
        <w:rPr>
          <w:highlight w:val="yellow"/>
          <w:lang w:val="be-BY"/>
        </w:rPr>
        <w:t>ы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і прамежным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перагрэвам пар</w:t>
      </w:r>
      <w:r w:rsidR="00681833" w:rsidRPr="00BF16C3">
        <w:rPr>
          <w:highlight w:val="yellow"/>
          <w:lang w:val="be-BY"/>
        </w:rPr>
        <w:t>ы</w:t>
      </w:r>
      <w:r w:rsidRPr="00BF16C3">
        <w:rPr>
          <w:highlight w:val="yellow"/>
        </w:rPr>
        <w:t xml:space="preserve"> (для </w:t>
      </w:r>
      <w:r w:rsidRPr="00BF16C3">
        <w:rPr>
          <w:highlight w:val="yellow"/>
          <w:lang w:val="be-BY"/>
        </w:rPr>
        <w:t>рэактара</w:t>
      </w:r>
      <w:r w:rsidRPr="00BF16C3">
        <w:rPr>
          <w:highlight w:val="yellow"/>
        </w:rPr>
        <w:t xml:space="preserve"> ВВЭР)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з улікам</w:t>
      </w:r>
      <w:r w:rsidR="00C57E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і без уліка страт</w:t>
      </w:r>
      <w:r w:rsidR="00C57E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ад незваротнасці</w:t>
      </w:r>
      <w:r w:rsidR="00C02313" w:rsidRPr="00BF16C3">
        <w:rPr>
          <w:highlight w:val="yellow"/>
        </w:rPr>
        <w:t xml:space="preserve">; </w:t>
      </w:r>
      <w:r w:rsidR="00C57E13" w:rsidRPr="00BF16C3">
        <w:rPr>
          <w:highlight w:val="yellow"/>
          <w:lang w:val="be-BY"/>
        </w:rPr>
        <w:t>разлічаны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значэнні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тэрмадынамічных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параметраў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пар</w:t>
      </w:r>
      <w:r w:rsidR="00681833" w:rsidRPr="00BF16C3">
        <w:rPr>
          <w:highlight w:val="yellow"/>
          <w:lang w:val="be-BY"/>
        </w:rPr>
        <w:t>ы</w:t>
      </w:r>
      <w:r w:rsidR="00C0231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ў розных кропках</w:t>
      </w:r>
      <w:r w:rsidR="00C0231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ідэальнага</w:t>
      </w:r>
      <w:r w:rsidR="00C0231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і сапраўднага</w:t>
      </w:r>
      <w:r w:rsidR="00C0231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цыклаў Рэнкіна</w:t>
      </w:r>
      <w:r w:rsidR="0068183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з перагрэвам пары</w:t>
      </w:r>
      <w:r w:rsidR="0068183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і прамежным</w:t>
      </w:r>
      <w:r w:rsidR="0068183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перагрэвам пары</w:t>
      </w:r>
      <w:r w:rsidR="00681833" w:rsidRPr="00BF16C3">
        <w:rPr>
          <w:highlight w:val="yellow"/>
        </w:rPr>
        <w:t xml:space="preserve"> (для </w:t>
      </w:r>
      <w:r w:rsidR="00681833" w:rsidRPr="00BF16C3">
        <w:rPr>
          <w:highlight w:val="yellow"/>
          <w:lang w:val="be-BY"/>
        </w:rPr>
        <w:t>рэактара</w:t>
      </w:r>
      <w:r w:rsidR="00681833" w:rsidRPr="00BF16C3">
        <w:rPr>
          <w:highlight w:val="yellow"/>
        </w:rPr>
        <w:t xml:space="preserve"> ВВЭР)</w:t>
      </w:r>
      <w:r w:rsidR="00C02313" w:rsidRPr="00BF16C3">
        <w:rPr>
          <w:highlight w:val="yellow"/>
        </w:rPr>
        <w:t xml:space="preserve">; </w:t>
      </w:r>
      <w:r w:rsidR="00681833" w:rsidRPr="00BF16C3">
        <w:rPr>
          <w:highlight w:val="yellow"/>
          <w:lang w:val="be-BY"/>
        </w:rPr>
        <w:t>рэалізаваны разлік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тэрмічнага і сапраўднага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ККДз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дадзеных цыклаў</w:t>
      </w:r>
      <w:r w:rsidR="00C02313" w:rsidRPr="00BF16C3">
        <w:rPr>
          <w:highlight w:val="yellow"/>
        </w:rPr>
        <w:t xml:space="preserve">; </w:t>
      </w:r>
      <w:r w:rsidR="0026255E" w:rsidRPr="00BF16C3">
        <w:rPr>
          <w:highlight w:val="yellow"/>
          <w:lang w:val="be-BY"/>
        </w:rPr>
        <w:t>праведзены аналіз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уплыву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пачатковых параметраў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на іх тэрмічны і сапраўдны</w:t>
      </w:r>
      <w:r w:rsidR="0026255E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ККДз</w:t>
      </w:r>
      <w:r w:rsidR="00C02313" w:rsidRPr="00BF16C3">
        <w:rPr>
          <w:highlight w:val="yellow"/>
        </w:rPr>
        <w:t>.</w:t>
      </w:r>
    </w:p>
    <w:p w:rsidR="00C02313" w:rsidRPr="00BF16C3" w:rsidRDefault="00C02313" w:rsidP="00C02313">
      <w:pPr>
        <w:spacing w:line="360" w:lineRule="exact"/>
        <w:rPr>
          <w:highlight w:val="yellow"/>
        </w:rPr>
      </w:pPr>
    </w:p>
    <w:p w:rsidR="00C02313" w:rsidRDefault="0026255E" w:rsidP="00C02313">
      <w:pPr>
        <w:spacing w:line="360" w:lineRule="exact"/>
      </w:pPr>
      <w:r w:rsidRPr="00BF16C3">
        <w:rPr>
          <w:highlight w:val="yellow"/>
          <w:lang w:val="be-BY"/>
        </w:rPr>
        <w:t>Атрыманыя вынікі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ляглі ў аснову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мадэльнай</w:t>
      </w:r>
      <w:r w:rsidR="00D73C0C" w:rsidRPr="00BF16C3">
        <w:rPr>
          <w:highlight w:val="yellow"/>
          <w:lang w:val="be-BY"/>
        </w:rPr>
        <w:t xml:space="preserve"> лабараторнай работы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цыклу</w:t>
      </w:r>
      <w:r w:rsidR="00C02313" w:rsidRPr="00BF16C3">
        <w:rPr>
          <w:highlight w:val="yellow"/>
        </w:rPr>
        <w:t xml:space="preserve"> «</w:t>
      </w:r>
      <w:r w:rsidR="00D73C0C" w:rsidRPr="00BF16C3">
        <w:rPr>
          <w:highlight w:val="yellow"/>
          <w:lang w:val="be-BY"/>
        </w:rPr>
        <w:t>Цеплавыя схемы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і рэжымы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работы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ядзерных энергетычных установак</w:t>
      </w:r>
      <w:r w:rsidR="00C02313" w:rsidRPr="00BF16C3">
        <w:rPr>
          <w:highlight w:val="yellow"/>
        </w:rPr>
        <w:t xml:space="preserve">» </w:t>
      </w:r>
      <w:r w:rsidR="00D73C0C" w:rsidRPr="00BF16C3">
        <w:rPr>
          <w:highlight w:val="yellow"/>
          <w:lang w:val="be-BY"/>
        </w:rPr>
        <w:t xml:space="preserve">для студэнтаў спецыялізацыі </w:t>
      </w:r>
      <w:r w:rsidR="00C02313" w:rsidRPr="00BF16C3">
        <w:rPr>
          <w:highlight w:val="yellow"/>
        </w:rPr>
        <w:t>1-31 04 06 03 «</w:t>
      </w:r>
      <w:r w:rsidR="00D73C0C" w:rsidRPr="00BF16C3">
        <w:rPr>
          <w:highlight w:val="yellow"/>
          <w:lang w:val="be-BY"/>
        </w:rPr>
        <w:t>Фізіка ядзерных рэактараў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і атамных энергетычных установак</w:t>
      </w:r>
      <w:r w:rsidR="00C02313" w:rsidRPr="00BF16C3">
        <w:rPr>
          <w:highlight w:val="yellow"/>
        </w:rPr>
        <w:t xml:space="preserve">» </w:t>
      </w:r>
      <w:r w:rsidR="00D73C0C" w:rsidRPr="00BF16C3">
        <w:rPr>
          <w:highlight w:val="yellow"/>
          <w:lang w:val="be-BY"/>
        </w:rPr>
        <w:t>спецыяльнасці</w:t>
      </w:r>
      <w:r w:rsidR="00C02313" w:rsidRPr="00BF16C3">
        <w:rPr>
          <w:highlight w:val="yellow"/>
        </w:rPr>
        <w:t xml:space="preserve"> 1-31 04 06 «</w:t>
      </w:r>
      <w:r w:rsidR="00D73C0C" w:rsidRPr="00BF16C3">
        <w:rPr>
          <w:highlight w:val="yellow"/>
          <w:lang w:val="be-BY"/>
        </w:rPr>
        <w:t>Ядзерныя фізіка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і тэхналогіі</w:t>
      </w:r>
      <w:r w:rsidR="00C02313" w:rsidRPr="00BF16C3">
        <w:rPr>
          <w:highlight w:val="yellow"/>
        </w:rPr>
        <w:t>».</w:t>
      </w:r>
    </w:p>
    <w:p w:rsidR="00AC0C9A" w:rsidRDefault="00AC0C9A" w:rsidP="00AC0C9A">
      <w:pPr>
        <w:ind w:firstLine="0"/>
      </w:pPr>
    </w:p>
    <w:p w:rsidR="009772E0" w:rsidRDefault="009772E0">
      <w:pPr>
        <w:ind w:firstLine="0"/>
        <w:jc w:val="left"/>
        <w:rPr>
          <w:b/>
          <w:sz w:val="32"/>
        </w:rPr>
      </w:pPr>
      <w:r>
        <w:rPr>
          <w:b/>
          <w:sz w:val="32"/>
        </w:rPr>
        <w:br w:type="page"/>
      </w:r>
    </w:p>
    <w:p w:rsidR="00351427" w:rsidRPr="00351427" w:rsidRDefault="00351427" w:rsidP="008B0F80">
      <w:pPr>
        <w:spacing w:line="360" w:lineRule="exact"/>
        <w:ind w:firstLine="0"/>
        <w:jc w:val="center"/>
        <w:rPr>
          <w:b/>
          <w:sz w:val="32"/>
        </w:rPr>
      </w:pPr>
      <w:r w:rsidRPr="00351427">
        <w:rPr>
          <w:b/>
          <w:sz w:val="32"/>
        </w:rPr>
        <w:lastRenderedPageBreak/>
        <w:t>РЕФЕРАТ</w:t>
      </w:r>
    </w:p>
    <w:p w:rsidR="008B0F80" w:rsidRDefault="008B0F80" w:rsidP="00623A90">
      <w:pPr>
        <w:spacing w:line="360" w:lineRule="exact"/>
        <w:jc w:val="left"/>
      </w:pPr>
    </w:p>
    <w:p w:rsidR="004E0B84" w:rsidRDefault="004E0B84" w:rsidP="00623A90">
      <w:pPr>
        <w:spacing w:line="360" w:lineRule="exact"/>
        <w:jc w:val="left"/>
      </w:pPr>
    </w:p>
    <w:p w:rsidR="008B0F80" w:rsidRPr="00BF16C3" w:rsidRDefault="008B0F80" w:rsidP="00C26C3F">
      <w:pPr>
        <w:spacing w:line="360" w:lineRule="exact"/>
        <w:rPr>
          <w:highlight w:val="yellow"/>
        </w:rPr>
      </w:pPr>
      <w:r w:rsidRPr="00BF16C3">
        <w:rPr>
          <w:highlight w:val="yellow"/>
        </w:rPr>
        <w:t xml:space="preserve">Дипломная работа, </w:t>
      </w:r>
      <w:r w:rsidR="00045FE7" w:rsidRPr="00BF16C3">
        <w:rPr>
          <w:highlight w:val="yellow"/>
        </w:rPr>
        <w:t>41</w:t>
      </w:r>
      <w:r w:rsidRPr="00BF16C3">
        <w:rPr>
          <w:highlight w:val="yellow"/>
        </w:rPr>
        <w:t xml:space="preserve"> стр</w:t>
      </w:r>
      <w:r w:rsidR="00F47F22" w:rsidRPr="00BF16C3">
        <w:rPr>
          <w:highlight w:val="yellow"/>
        </w:rPr>
        <w:t>аниц</w:t>
      </w:r>
      <w:r w:rsidR="00045FE7" w:rsidRPr="00BF16C3">
        <w:rPr>
          <w:highlight w:val="yellow"/>
        </w:rPr>
        <w:t>а</w:t>
      </w:r>
      <w:r w:rsidRPr="00BF16C3">
        <w:rPr>
          <w:highlight w:val="yellow"/>
        </w:rPr>
        <w:t xml:space="preserve">, </w:t>
      </w:r>
      <w:r w:rsidR="00953B7F" w:rsidRPr="00BF16C3">
        <w:rPr>
          <w:highlight w:val="yellow"/>
        </w:rPr>
        <w:t>19</w:t>
      </w:r>
      <w:r w:rsidR="00F47F22" w:rsidRPr="00BF16C3">
        <w:rPr>
          <w:highlight w:val="yellow"/>
        </w:rPr>
        <w:t xml:space="preserve"> рисунков</w:t>
      </w:r>
      <w:r w:rsidR="008536DA" w:rsidRPr="00BF16C3">
        <w:rPr>
          <w:highlight w:val="yellow"/>
        </w:rPr>
        <w:t xml:space="preserve">, </w:t>
      </w:r>
      <w:r w:rsidR="00C02313" w:rsidRPr="00BF16C3">
        <w:rPr>
          <w:highlight w:val="yellow"/>
        </w:rPr>
        <w:t>10</w:t>
      </w:r>
      <w:r w:rsidR="008536DA" w:rsidRPr="00BF16C3">
        <w:rPr>
          <w:highlight w:val="yellow"/>
        </w:rPr>
        <w:t xml:space="preserve"> источников, </w:t>
      </w:r>
      <w:r w:rsidR="00C02313" w:rsidRPr="00BF16C3">
        <w:rPr>
          <w:highlight w:val="yellow"/>
        </w:rPr>
        <w:br/>
      </w:r>
      <w:r w:rsidR="008536DA" w:rsidRPr="00BF16C3">
        <w:rPr>
          <w:highlight w:val="yellow"/>
        </w:rPr>
        <w:t>1 приложение.</w:t>
      </w:r>
    </w:p>
    <w:p w:rsidR="008536DA" w:rsidRPr="00BF16C3" w:rsidRDefault="008536DA" w:rsidP="00623A90">
      <w:pPr>
        <w:spacing w:line="360" w:lineRule="exact"/>
        <w:jc w:val="left"/>
        <w:rPr>
          <w:highlight w:val="yellow"/>
        </w:rPr>
      </w:pPr>
    </w:p>
    <w:p w:rsidR="008536DA" w:rsidRPr="00BF16C3" w:rsidRDefault="00AE31CD" w:rsidP="00C26C3F">
      <w:pPr>
        <w:spacing w:line="360" w:lineRule="exact"/>
        <w:rPr>
          <w:highlight w:val="yellow"/>
        </w:rPr>
      </w:pPr>
      <w:proofErr w:type="gramStart"/>
      <w:r w:rsidRPr="00BF16C3">
        <w:rPr>
          <w:highlight w:val="yellow"/>
        </w:rPr>
        <w:t>АТОМНАЯ</w:t>
      </w:r>
      <w:r w:rsidR="005563A2" w:rsidRPr="00BF16C3">
        <w:rPr>
          <w:highlight w:val="yellow"/>
        </w:rPr>
        <w:t xml:space="preserve"> ЭЛЕКТРИЧЕСК</w:t>
      </w:r>
      <w:r w:rsidRPr="00BF16C3">
        <w:rPr>
          <w:highlight w:val="yellow"/>
        </w:rPr>
        <w:t>АЯ СТАНЦИЯ</w:t>
      </w:r>
      <w:r w:rsidR="005563A2" w:rsidRPr="00BF16C3">
        <w:rPr>
          <w:highlight w:val="yellow"/>
        </w:rPr>
        <w:t xml:space="preserve">, ВОДО-ВОДЯНОЙ ЭНЕРГЕТИЧЕСКИЙ РЕАКТОР, </w:t>
      </w:r>
      <w:r w:rsidRPr="00BF16C3">
        <w:rPr>
          <w:highlight w:val="yellow"/>
        </w:rPr>
        <w:t xml:space="preserve">КОНДЕНСАТОР, </w:t>
      </w:r>
      <w:r w:rsidR="005563A2" w:rsidRPr="00BF16C3">
        <w:rPr>
          <w:highlight w:val="yellow"/>
        </w:rPr>
        <w:t xml:space="preserve">КОЭФФИЦИЕНТ ПОЛЕЗНОГО ДЕЙСТВИЯ, </w:t>
      </w:r>
      <w:r w:rsidRPr="00BF16C3">
        <w:rPr>
          <w:highlight w:val="yellow"/>
        </w:rPr>
        <w:t xml:space="preserve">ПАРОПЕРЕГРЕВАТЕЛЬ, ПЕРЕГРЕВ ПАРА, </w:t>
      </w:r>
      <w:r w:rsidR="005563A2" w:rsidRPr="00BF16C3">
        <w:rPr>
          <w:highlight w:val="yellow"/>
        </w:rPr>
        <w:t>ПОТЕРИ ОТ НЕОБРАТИМОСТИ,</w:t>
      </w:r>
      <w:r w:rsidRPr="00BF16C3">
        <w:rPr>
          <w:highlight w:val="yellow"/>
        </w:rPr>
        <w:t xml:space="preserve"> </w:t>
      </w:r>
      <w:r w:rsidR="005563A2" w:rsidRPr="00BF16C3">
        <w:rPr>
          <w:highlight w:val="yellow"/>
        </w:rPr>
        <w:t xml:space="preserve">ПРОМЕЖУТОЧНЫЙ ПЕРЕГРЕВ ПАРА, ТЕПЛОТА, </w:t>
      </w:r>
      <w:r w:rsidRPr="00BF16C3">
        <w:rPr>
          <w:highlight w:val="yellow"/>
        </w:rPr>
        <w:t xml:space="preserve">ТУРБИНА, </w:t>
      </w:r>
      <w:r w:rsidR="00C26C3F" w:rsidRPr="00BF16C3">
        <w:rPr>
          <w:highlight w:val="yellow"/>
        </w:rPr>
        <w:t>Ц</w:t>
      </w:r>
      <w:r w:rsidR="005563A2" w:rsidRPr="00BF16C3">
        <w:rPr>
          <w:highlight w:val="yellow"/>
        </w:rPr>
        <w:t>ИКЛ РЕНКИНА</w:t>
      </w:r>
      <w:r w:rsidR="00977B1B" w:rsidRPr="00BF16C3">
        <w:rPr>
          <w:highlight w:val="yellow"/>
        </w:rPr>
        <w:t>, ЭЛЕК</w:t>
      </w:r>
      <w:r w:rsidR="005563A2" w:rsidRPr="00BF16C3">
        <w:rPr>
          <w:highlight w:val="yellow"/>
        </w:rPr>
        <w:t>ТРОЭНЕРГИЯ.</w:t>
      </w:r>
      <w:proofErr w:type="gramEnd"/>
    </w:p>
    <w:p w:rsidR="008536DA" w:rsidRPr="00BF16C3" w:rsidRDefault="008536DA" w:rsidP="00C26C3F">
      <w:pPr>
        <w:spacing w:line="360" w:lineRule="exact"/>
        <w:rPr>
          <w:highlight w:val="yellow"/>
        </w:rPr>
      </w:pPr>
    </w:p>
    <w:p w:rsidR="009772E0" w:rsidRPr="00BF16C3" w:rsidRDefault="00F47F22" w:rsidP="00C26C3F">
      <w:pPr>
        <w:spacing w:line="360" w:lineRule="exact"/>
        <w:rPr>
          <w:highlight w:val="yellow"/>
        </w:rPr>
      </w:pPr>
      <w:r w:rsidRPr="00BF16C3">
        <w:rPr>
          <w:highlight w:val="yellow"/>
        </w:rPr>
        <w:t xml:space="preserve">Цель работы – разработка модельной лабораторной работы для аналитического изучения циклов </w:t>
      </w:r>
      <w:proofErr w:type="spellStart"/>
      <w:r w:rsidRPr="00BF16C3">
        <w:rPr>
          <w:highlight w:val="yellow"/>
        </w:rPr>
        <w:t>Ренкина</w:t>
      </w:r>
      <w:proofErr w:type="spellEnd"/>
      <w:r w:rsidRPr="00BF16C3">
        <w:rPr>
          <w:highlight w:val="yellow"/>
        </w:rPr>
        <w:t xml:space="preserve"> с перегревом пара и промежуточным перегревом пара с учётом и без учёта потерь от необратимости, а также методических указаний к ней.</w:t>
      </w:r>
    </w:p>
    <w:p w:rsidR="00F47F22" w:rsidRPr="00BF16C3" w:rsidRDefault="00F47F22" w:rsidP="00C26C3F">
      <w:pPr>
        <w:spacing w:line="360" w:lineRule="exact"/>
        <w:rPr>
          <w:highlight w:val="yellow"/>
        </w:rPr>
      </w:pPr>
    </w:p>
    <w:p w:rsidR="00126204" w:rsidRPr="00BF16C3" w:rsidRDefault="00126204" w:rsidP="00C26C3F">
      <w:pPr>
        <w:spacing w:line="360" w:lineRule="exact"/>
        <w:rPr>
          <w:highlight w:val="yellow"/>
        </w:rPr>
      </w:pPr>
      <w:r w:rsidRPr="00BF16C3">
        <w:rPr>
          <w:highlight w:val="yellow"/>
        </w:rPr>
        <w:t>Методика эксперимента – моделирование</w:t>
      </w:r>
      <w:r w:rsidR="00913D7A" w:rsidRPr="00BF16C3">
        <w:rPr>
          <w:highlight w:val="yellow"/>
        </w:rPr>
        <w:t xml:space="preserve"> и расчёт</w:t>
      </w:r>
      <w:r w:rsidR="00A66B75" w:rsidRPr="00BF16C3">
        <w:rPr>
          <w:highlight w:val="yellow"/>
        </w:rPr>
        <w:t xml:space="preserve"> термического и действительного</w:t>
      </w:r>
      <w:r w:rsidR="00913D7A" w:rsidRPr="00BF16C3">
        <w:rPr>
          <w:highlight w:val="yellow"/>
        </w:rPr>
        <w:t xml:space="preserve"> КПД</w:t>
      </w:r>
      <w:r w:rsidRPr="00BF16C3">
        <w:rPr>
          <w:highlight w:val="yellow"/>
        </w:rPr>
        <w:t xml:space="preserve"> цикл</w:t>
      </w:r>
      <w:r w:rsidR="00AE31CD" w:rsidRPr="00BF16C3">
        <w:rPr>
          <w:highlight w:val="yellow"/>
        </w:rPr>
        <w:t>ов</w:t>
      </w:r>
      <w:r w:rsidRPr="00BF16C3">
        <w:rPr>
          <w:highlight w:val="yellow"/>
        </w:rPr>
        <w:t xml:space="preserve"> </w:t>
      </w:r>
      <w:proofErr w:type="spellStart"/>
      <w:r w:rsidRPr="00BF16C3">
        <w:rPr>
          <w:highlight w:val="yellow"/>
        </w:rPr>
        <w:t>Ренкина</w:t>
      </w:r>
      <w:proofErr w:type="spellEnd"/>
      <w:r w:rsidRPr="00BF16C3">
        <w:rPr>
          <w:highlight w:val="yellow"/>
        </w:rPr>
        <w:t xml:space="preserve"> с перегревом</w:t>
      </w:r>
      <w:r w:rsidR="00AE31CD" w:rsidRPr="00BF16C3">
        <w:rPr>
          <w:highlight w:val="yellow"/>
        </w:rPr>
        <w:t xml:space="preserve"> пара</w:t>
      </w:r>
      <w:r w:rsidRPr="00BF16C3">
        <w:rPr>
          <w:highlight w:val="yellow"/>
        </w:rPr>
        <w:t xml:space="preserve"> и промежуточным перегревом пара </w:t>
      </w:r>
      <w:r w:rsidR="00AE31CD" w:rsidRPr="00BF16C3">
        <w:rPr>
          <w:highlight w:val="yellow"/>
        </w:rPr>
        <w:t>(</w:t>
      </w:r>
      <w:r w:rsidRPr="00BF16C3">
        <w:rPr>
          <w:highlight w:val="yellow"/>
        </w:rPr>
        <w:t>для реактора ВВЭР</w:t>
      </w:r>
      <w:r w:rsidR="00AE31CD" w:rsidRPr="00BF16C3">
        <w:rPr>
          <w:highlight w:val="yellow"/>
        </w:rPr>
        <w:t>)</w:t>
      </w:r>
      <w:r w:rsidRPr="00BF16C3">
        <w:rPr>
          <w:highlight w:val="yellow"/>
        </w:rPr>
        <w:t xml:space="preserve"> </w:t>
      </w:r>
      <w:r w:rsidR="00913D7A" w:rsidRPr="00BF16C3">
        <w:rPr>
          <w:highlight w:val="yellow"/>
        </w:rPr>
        <w:t xml:space="preserve">с учётом и без учёта потерь от необратимости </w:t>
      </w:r>
      <w:r w:rsidRPr="00BF16C3">
        <w:rPr>
          <w:highlight w:val="yellow"/>
        </w:rPr>
        <w:t xml:space="preserve">с использованием </w:t>
      </w:r>
      <w:r w:rsidR="00CB15E9" w:rsidRPr="00BF16C3">
        <w:rPr>
          <w:highlight w:val="yellow"/>
        </w:rPr>
        <w:t xml:space="preserve">математического </w:t>
      </w:r>
      <w:r w:rsidRPr="00BF16C3">
        <w:rPr>
          <w:highlight w:val="yellow"/>
        </w:rPr>
        <w:t>программного пакета для моделирования MATLAB.</w:t>
      </w:r>
    </w:p>
    <w:p w:rsidR="00126204" w:rsidRPr="00BF16C3" w:rsidRDefault="00126204" w:rsidP="00C26C3F">
      <w:pPr>
        <w:spacing w:line="360" w:lineRule="exact"/>
        <w:rPr>
          <w:highlight w:val="yellow"/>
        </w:rPr>
      </w:pPr>
    </w:p>
    <w:p w:rsidR="00F47F22" w:rsidRPr="00BF16C3" w:rsidRDefault="00F47F22" w:rsidP="00126204">
      <w:pPr>
        <w:spacing w:line="360" w:lineRule="exact"/>
        <w:rPr>
          <w:highlight w:val="yellow"/>
        </w:rPr>
      </w:pPr>
      <w:proofErr w:type="gramStart"/>
      <w:r w:rsidRPr="00BF16C3">
        <w:rPr>
          <w:highlight w:val="yellow"/>
        </w:rPr>
        <w:t xml:space="preserve">В ходе выполнения работы были визуализированы циклы </w:t>
      </w:r>
      <w:proofErr w:type="spellStart"/>
      <w:r w:rsidRPr="00BF16C3">
        <w:rPr>
          <w:highlight w:val="yellow"/>
        </w:rPr>
        <w:t>Ренкина</w:t>
      </w:r>
      <w:proofErr w:type="spellEnd"/>
      <w:r w:rsidRPr="00BF16C3">
        <w:rPr>
          <w:highlight w:val="yellow"/>
        </w:rPr>
        <w:t xml:space="preserve"> с перегревом</w:t>
      </w:r>
      <w:r w:rsidR="00AE31CD" w:rsidRPr="00BF16C3">
        <w:rPr>
          <w:highlight w:val="yellow"/>
        </w:rPr>
        <w:t xml:space="preserve"> пара</w:t>
      </w:r>
      <w:r w:rsidRPr="00BF16C3">
        <w:rPr>
          <w:highlight w:val="yellow"/>
        </w:rPr>
        <w:t xml:space="preserve"> и промежуточным перегревом пара </w:t>
      </w:r>
      <w:r w:rsidR="004E0B84" w:rsidRPr="00BF16C3">
        <w:rPr>
          <w:highlight w:val="yellow"/>
        </w:rPr>
        <w:t>(</w:t>
      </w:r>
      <w:r w:rsidRPr="00BF16C3">
        <w:rPr>
          <w:highlight w:val="yellow"/>
        </w:rPr>
        <w:t>для реактора ВВЭР</w:t>
      </w:r>
      <w:r w:rsidR="004E0B84" w:rsidRPr="00BF16C3">
        <w:rPr>
          <w:highlight w:val="yellow"/>
        </w:rPr>
        <w:t>)</w:t>
      </w:r>
      <w:r w:rsidRPr="00BF16C3">
        <w:rPr>
          <w:highlight w:val="yellow"/>
        </w:rPr>
        <w:t xml:space="preserve"> с учётом и бе</w:t>
      </w:r>
      <w:r w:rsidR="00126204" w:rsidRPr="00BF16C3">
        <w:rPr>
          <w:highlight w:val="yellow"/>
        </w:rPr>
        <w:t xml:space="preserve">з учёта потерь от необратимости; </w:t>
      </w:r>
      <w:r w:rsidRPr="00BF16C3">
        <w:rPr>
          <w:highlight w:val="yellow"/>
        </w:rPr>
        <w:t xml:space="preserve">рассчитаны значения термодинамических параметров пара в различных точках идеального и реального циклов </w:t>
      </w:r>
      <w:proofErr w:type="spellStart"/>
      <w:r w:rsidRPr="00BF16C3">
        <w:rPr>
          <w:highlight w:val="yellow"/>
        </w:rPr>
        <w:t>Ренкина</w:t>
      </w:r>
      <w:proofErr w:type="spellEnd"/>
      <w:r w:rsidRPr="00BF16C3">
        <w:rPr>
          <w:highlight w:val="yellow"/>
        </w:rPr>
        <w:t xml:space="preserve"> с перегревом </w:t>
      </w:r>
      <w:r w:rsidR="00AE31CD" w:rsidRPr="00BF16C3">
        <w:rPr>
          <w:highlight w:val="yellow"/>
        </w:rPr>
        <w:t xml:space="preserve">пара </w:t>
      </w:r>
      <w:r w:rsidRPr="00BF16C3">
        <w:rPr>
          <w:highlight w:val="yellow"/>
        </w:rPr>
        <w:t>и промежуточным перегревом пара</w:t>
      </w:r>
      <w:r w:rsidR="004E0B84" w:rsidRPr="00BF16C3">
        <w:rPr>
          <w:highlight w:val="yellow"/>
        </w:rPr>
        <w:t xml:space="preserve"> (для реактора ВВЭР)</w:t>
      </w:r>
      <w:r w:rsidRPr="00BF16C3">
        <w:rPr>
          <w:highlight w:val="yellow"/>
        </w:rPr>
        <w:t>;</w:t>
      </w:r>
      <w:r w:rsidR="00126204" w:rsidRPr="00BF16C3">
        <w:rPr>
          <w:highlight w:val="yellow"/>
        </w:rPr>
        <w:t xml:space="preserve"> </w:t>
      </w:r>
      <w:r w:rsidRPr="00BF16C3">
        <w:rPr>
          <w:highlight w:val="yellow"/>
        </w:rPr>
        <w:t>реализован расчёт термического и действительного КПД данных циклов;</w:t>
      </w:r>
      <w:proofErr w:type="gramEnd"/>
      <w:r w:rsidR="00126204" w:rsidRPr="00BF16C3">
        <w:rPr>
          <w:highlight w:val="yellow"/>
        </w:rPr>
        <w:t xml:space="preserve"> </w:t>
      </w:r>
      <w:r w:rsidRPr="00BF16C3">
        <w:rPr>
          <w:highlight w:val="yellow"/>
        </w:rPr>
        <w:t xml:space="preserve">проведён анализ влияния начальных параметров на </w:t>
      </w:r>
      <w:r w:rsidR="004E0B84" w:rsidRPr="00BF16C3">
        <w:rPr>
          <w:highlight w:val="yellow"/>
        </w:rPr>
        <w:t xml:space="preserve">их </w:t>
      </w:r>
      <w:r w:rsidRPr="00BF16C3">
        <w:rPr>
          <w:highlight w:val="yellow"/>
        </w:rPr>
        <w:t>термический и действительный КПД</w:t>
      </w:r>
      <w:r w:rsidR="004E0B84" w:rsidRPr="00BF16C3">
        <w:rPr>
          <w:highlight w:val="yellow"/>
        </w:rPr>
        <w:t>.</w:t>
      </w:r>
    </w:p>
    <w:p w:rsidR="009772E0" w:rsidRPr="00BF16C3" w:rsidRDefault="009772E0" w:rsidP="00C26C3F">
      <w:pPr>
        <w:spacing w:line="360" w:lineRule="exact"/>
        <w:rPr>
          <w:highlight w:val="yellow"/>
        </w:rPr>
      </w:pPr>
    </w:p>
    <w:p w:rsidR="00F47F22" w:rsidRDefault="00F47F22" w:rsidP="00C26C3F">
      <w:pPr>
        <w:spacing w:line="360" w:lineRule="exact"/>
      </w:pPr>
      <w:r w:rsidRPr="00BF16C3">
        <w:rPr>
          <w:highlight w:val="yellow"/>
        </w:rPr>
        <w:t>Полученные результаты легли в основу модельной лабораторной работы цикла «Тепловые схемы и режимы работы ядерных энергетических установок» для студентов специализации 1-31 04 06 03 «Физика ядерных реакторов и атомных энергетических установок» специальности 1-31 04 06 «Ядерные физика и технологии».</w:t>
      </w:r>
    </w:p>
    <w:p w:rsidR="00F47F22" w:rsidRDefault="00F47F22" w:rsidP="00C26C3F">
      <w:pPr>
        <w:spacing w:line="360" w:lineRule="exact"/>
      </w:pPr>
    </w:p>
    <w:p w:rsidR="009772E0" w:rsidRDefault="009772E0">
      <w:pPr>
        <w:ind w:firstLine="0"/>
        <w:jc w:val="left"/>
      </w:pPr>
      <w:r>
        <w:br w:type="page"/>
      </w:r>
    </w:p>
    <w:p w:rsidR="00351427" w:rsidRPr="00BF16C3" w:rsidRDefault="00351427" w:rsidP="008B0F80">
      <w:pPr>
        <w:spacing w:line="360" w:lineRule="exact"/>
        <w:ind w:firstLine="0"/>
        <w:jc w:val="center"/>
        <w:rPr>
          <w:b/>
          <w:sz w:val="32"/>
          <w:highlight w:val="yellow"/>
          <w:lang w:val="en-US"/>
        </w:rPr>
      </w:pPr>
      <w:r w:rsidRPr="00BF16C3">
        <w:rPr>
          <w:b/>
          <w:sz w:val="32"/>
          <w:highlight w:val="yellow"/>
          <w:lang w:val="en-US"/>
        </w:rPr>
        <w:lastRenderedPageBreak/>
        <w:t>ABSTRACT</w:t>
      </w:r>
    </w:p>
    <w:p w:rsidR="005B3A85" w:rsidRPr="00BF16C3" w:rsidRDefault="005B3A85" w:rsidP="005B3A85">
      <w:pPr>
        <w:spacing w:line="360" w:lineRule="exact"/>
        <w:jc w:val="left"/>
        <w:rPr>
          <w:highlight w:val="yellow"/>
          <w:lang w:val="en-US"/>
        </w:rPr>
      </w:pPr>
    </w:p>
    <w:p w:rsidR="005B3A85" w:rsidRPr="00BF16C3" w:rsidRDefault="005B3A85" w:rsidP="005B3A85">
      <w:pPr>
        <w:spacing w:line="360" w:lineRule="exact"/>
        <w:jc w:val="left"/>
        <w:rPr>
          <w:highlight w:val="yellow"/>
          <w:lang w:val="en-US"/>
        </w:rPr>
      </w:pPr>
    </w:p>
    <w:p w:rsidR="005B3A85" w:rsidRPr="00BF16C3" w:rsidRDefault="00827D13" w:rsidP="00827D13">
      <w:pPr>
        <w:spacing w:line="360" w:lineRule="exact"/>
        <w:rPr>
          <w:highlight w:val="yellow"/>
          <w:lang w:val="en-US"/>
        </w:rPr>
      </w:pPr>
      <w:proofErr w:type="gramStart"/>
      <w:r w:rsidRPr="00BF16C3">
        <w:rPr>
          <w:highlight w:val="yellow"/>
          <w:lang w:val="en-US"/>
        </w:rPr>
        <w:t>Thesis</w:t>
      </w:r>
      <w:r w:rsidR="005B3A85" w:rsidRPr="00BF16C3">
        <w:rPr>
          <w:highlight w:val="yellow"/>
          <w:lang w:val="en-US"/>
        </w:rPr>
        <w:t xml:space="preserve">, </w:t>
      </w:r>
      <w:r w:rsidR="00045FE7" w:rsidRPr="00BF16C3">
        <w:rPr>
          <w:highlight w:val="yellow"/>
          <w:lang w:val="en-US"/>
        </w:rPr>
        <w:t>41</w:t>
      </w:r>
      <w:r w:rsidRPr="00BF16C3">
        <w:rPr>
          <w:highlight w:val="yellow"/>
          <w:lang w:val="en-US"/>
        </w:rPr>
        <w:t xml:space="preserve"> pages, 19 figures, 10 sources, 1 appendix.</w:t>
      </w:r>
      <w:proofErr w:type="gramEnd"/>
    </w:p>
    <w:p w:rsidR="00827D13" w:rsidRPr="00BF16C3" w:rsidRDefault="00827D13" w:rsidP="00827D13">
      <w:pPr>
        <w:spacing w:line="360" w:lineRule="exact"/>
        <w:rPr>
          <w:highlight w:val="yellow"/>
          <w:lang w:val="en-US"/>
        </w:rPr>
      </w:pPr>
    </w:p>
    <w:p w:rsidR="005B3A85" w:rsidRPr="00BF16C3" w:rsidRDefault="00F63D48" w:rsidP="005B3A85">
      <w:pPr>
        <w:spacing w:line="360" w:lineRule="exact"/>
        <w:rPr>
          <w:highlight w:val="yellow"/>
          <w:lang w:val="en-US"/>
        </w:rPr>
      </w:pPr>
      <w:proofErr w:type="gramStart"/>
      <w:r w:rsidRPr="00BF16C3">
        <w:rPr>
          <w:highlight w:val="yellow"/>
          <w:lang w:val="en-US"/>
        </w:rPr>
        <w:t xml:space="preserve">CAPACITOR, EFFICIENCY, ELECTRICITY, HEAT, </w:t>
      </w:r>
      <w:r w:rsidR="00180411" w:rsidRPr="00BF16C3">
        <w:rPr>
          <w:highlight w:val="yellow"/>
          <w:lang w:val="en-US"/>
        </w:rPr>
        <w:t xml:space="preserve">INTERMEDIATE STEAM OVERHEATING, </w:t>
      </w:r>
      <w:r w:rsidRPr="00BF16C3">
        <w:rPr>
          <w:highlight w:val="yellow"/>
          <w:lang w:val="en-US"/>
        </w:rPr>
        <w:t xml:space="preserve">LOSS OF INCREASABILITY, </w:t>
      </w:r>
      <w:r w:rsidR="00EE4321" w:rsidRPr="00BF16C3">
        <w:rPr>
          <w:highlight w:val="yellow"/>
          <w:lang w:val="en-US"/>
        </w:rPr>
        <w:t>NUCLEAR POWER PLANT</w:t>
      </w:r>
      <w:r w:rsidR="005B3A85" w:rsidRPr="00BF16C3">
        <w:rPr>
          <w:highlight w:val="yellow"/>
          <w:lang w:val="en-US"/>
        </w:rPr>
        <w:t xml:space="preserve">, </w:t>
      </w:r>
      <w:r w:rsidR="00180411" w:rsidRPr="00BF16C3">
        <w:rPr>
          <w:highlight w:val="yellow"/>
          <w:lang w:val="en-US"/>
        </w:rPr>
        <w:t xml:space="preserve">RANKINE CYCLE, </w:t>
      </w:r>
      <w:r w:rsidR="00A3118C" w:rsidRPr="00BF16C3">
        <w:rPr>
          <w:highlight w:val="yellow"/>
          <w:lang w:val="en-US"/>
        </w:rPr>
        <w:t>STEAM OVERHEATING</w:t>
      </w:r>
      <w:r w:rsidR="005B3A85" w:rsidRPr="00BF16C3">
        <w:rPr>
          <w:highlight w:val="yellow"/>
          <w:lang w:val="en-US"/>
        </w:rPr>
        <w:t xml:space="preserve">, </w:t>
      </w:r>
      <w:r w:rsidRPr="00BF16C3">
        <w:rPr>
          <w:highlight w:val="yellow"/>
          <w:lang w:val="en-US"/>
        </w:rPr>
        <w:t xml:space="preserve">SUPERHEATER, </w:t>
      </w:r>
      <w:r w:rsidR="005564BB" w:rsidRPr="00BF16C3">
        <w:rPr>
          <w:highlight w:val="yellow"/>
          <w:lang w:val="en-US"/>
        </w:rPr>
        <w:t>TURBINE</w:t>
      </w:r>
      <w:r w:rsidR="005B3A85" w:rsidRPr="00BF16C3">
        <w:rPr>
          <w:highlight w:val="yellow"/>
          <w:lang w:val="en-US"/>
        </w:rPr>
        <w:t xml:space="preserve">, </w:t>
      </w:r>
      <w:r w:rsidRPr="00BF16C3">
        <w:rPr>
          <w:highlight w:val="yellow"/>
          <w:lang w:val="en-US"/>
        </w:rPr>
        <w:t>WATER-WATER ENERGY REACTOR</w:t>
      </w:r>
      <w:r w:rsidR="005B3A85" w:rsidRPr="00BF16C3">
        <w:rPr>
          <w:highlight w:val="yellow"/>
          <w:lang w:val="en-US"/>
        </w:rPr>
        <w:t>.</w:t>
      </w:r>
      <w:proofErr w:type="gramEnd"/>
    </w:p>
    <w:p w:rsidR="005B3A85" w:rsidRPr="00BF16C3" w:rsidRDefault="005B3A85" w:rsidP="005B3A85">
      <w:pPr>
        <w:spacing w:line="360" w:lineRule="exact"/>
        <w:rPr>
          <w:highlight w:val="yellow"/>
          <w:lang w:val="en-US"/>
        </w:rPr>
      </w:pPr>
    </w:p>
    <w:p w:rsidR="005B3A85" w:rsidRPr="00BF16C3" w:rsidRDefault="00480780" w:rsidP="005B3A85">
      <w:pPr>
        <w:spacing w:line="360" w:lineRule="exact"/>
        <w:rPr>
          <w:highlight w:val="yellow"/>
          <w:lang w:val="en-US"/>
        </w:rPr>
      </w:pPr>
      <w:r w:rsidRPr="00BF16C3">
        <w:rPr>
          <w:highlight w:val="yellow"/>
          <w:lang w:val="en-US"/>
        </w:rPr>
        <w:t xml:space="preserve">The aim of the work is to develop a model laboratory work for the analytical study of </w:t>
      </w:r>
      <w:proofErr w:type="spellStart"/>
      <w:r w:rsidRPr="00BF16C3">
        <w:rPr>
          <w:highlight w:val="yellow"/>
          <w:lang w:val="en-US"/>
        </w:rPr>
        <w:t>Rankine</w:t>
      </w:r>
      <w:proofErr w:type="spellEnd"/>
      <w:r w:rsidRPr="00BF16C3">
        <w:rPr>
          <w:highlight w:val="yellow"/>
          <w:lang w:val="en-US"/>
        </w:rPr>
        <w:t xml:space="preserve"> cycles with steam overheating and intermediate steam overheating with and without taking into account losses from irreversibility, as well as guidelines for it</w:t>
      </w:r>
      <w:r w:rsidR="005B3A85" w:rsidRPr="00BF16C3">
        <w:rPr>
          <w:highlight w:val="yellow"/>
          <w:lang w:val="en-US"/>
        </w:rPr>
        <w:t>.</w:t>
      </w:r>
    </w:p>
    <w:p w:rsidR="005B3A85" w:rsidRPr="00BF16C3" w:rsidRDefault="005B3A85" w:rsidP="005B3A85">
      <w:pPr>
        <w:spacing w:line="360" w:lineRule="exact"/>
        <w:rPr>
          <w:highlight w:val="yellow"/>
          <w:lang w:val="en-US"/>
        </w:rPr>
      </w:pPr>
    </w:p>
    <w:p w:rsidR="005B3A85" w:rsidRPr="00BF16C3" w:rsidRDefault="00480780" w:rsidP="005B3A85">
      <w:pPr>
        <w:spacing w:line="360" w:lineRule="exact"/>
        <w:rPr>
          <w:highlight w:val="yellow"/>
          <w:lang w:val="en-US"/>
        </w:rPr>
      </w:pPr>
      <w:proofErr w:type="gramStart"/>
      <w:r w:rsidRPr="00BF16C3">
        <w:rPr>
          <w:highlight w:val="yellow"/>
          <w:lang w:val="en-US"/>
        </w:rPr>
        <w:t xml:space="preserve">Experimental technique - modeling and calculation of thermal and actual efficiency of </w:t>
      </w:r>
      <w:proofErr w:type="spellStart"/>
      <w:r w:rsidRPr="00BF16C3">
        <w:rPr>
          <w:highlight w:val="yellow"/>
          <w:lang w:val="en-US"/>
        </w:rPr>
        <w:t>Rankine</w:t>
      </w:r>
      <w:proofErr w:type="spellEnd"/>
      <w:r w:rsidRPr="00BF16C3">
        <w:rPr>
          <w:highlight w:val="yellow"/>
          <w:lang w:val="en-US"/>
        </w:rPr>
        <w:t xml:space="preserve"> cycles with steam overheating and intermediate steam overheating (for WWER reactor) with and without accounting for losses from irreversibility using the mathematical software package for modeling MATLAB.</w:t>
      </w:r>
      <w:proofErr w:type="gramEnd"/>
    </w:p>
    <w:p w:rsidR="00480780" w:rsidRPr="00BF16C3" w:rsidRDefault="00480780" w:rsidP="005B3A85">
      <w:pPr>
        <w:spacing w:line="360" w:lineRule="exact"/>
        <w:rPr>
          <w:highlight w:val="yellow"/>
          <w:lang w:val="en-US"/>
        </w:rPr>
      </w:pPr>
    </w:p>
    <w:p w:rsidR="005B3A85" w:rsidRPr="00BF16C3" w:rsidRDefault="00480780" w:rsidP="005B3A85">
      <w:pPr>
        <w:spacing w:line="360" w:lineRule="exact"/>
        <w:rPr>
          <w:highlight w:val="yellow"/>
          <w:lang w:val="en-US"/>
        </w:rPr>
      </w:pPr>
      <w:r w:rsidRPr="00BF16C3">
        <w:rPr>
          <w:highlight w:val="yellow"/>
          <w:lang w:val="en-US"/>
        </w:rPr>
        <w:t xml:space="preserve">In the course of the work, </w:t>
      </w:r>
      <w:proofErr w:type="spellStart"/>
      <w:r w:rsidRPr="00BF16C3">
        <w:rPr>
          <w:highlight w:val="yellow"/>
          <w:lang w:val="en-US"/>
        </w:rPr>
        <w:t>Rankine</w:t>
      </w:r>
      <w:proofErr w:type="spellEnd"/>
      <w:r w:rsidRPr="00BF16C3">
        <w:rPr>
          <w:highlight w:val="yellow"/>
          <w:lang w:val="en-US"/>
        </w:rPr>
        <w:t xml:space="preserve"> cycles with steam overheating and intermediate steam superheating (for WWER reactors) were visualized with and without losses from irreversibility; values of thermodynamic parameters of steam were calculated at various points of the ideal and real </w:t>
      </w:r>
      <w:proofErr w:type="spellStart"/>
      <w:r w:rsidRPr="00BF16C3">
        <w:rPr>
          <w:highlight w:val="yellow"/>
          <w:lang w:val="en-US"/>
        </w:rPr>
        <w:t>Rankine</w:t>
      </w:r>
      <w:proofErr w:type="spellEnd"/>
      <w:r w:rsidRPr="00BF16C3">
        <w:rPr>
          <w:highlight w:val="yellow"/>
          <w:lang w:val="en-US"/>
        </w:rPr>
        <w:t xml:space="preserve"> cycles with steam overheating and steam intermediate overheating (for a WWER reactor); calculation of the thermal and actual efficiency of these cycles; the analysis of the influence of the initial parameters on their thermal and actual efficiency was carried out.</w:t>
      </w:r>
    </w:p>
    <w:p w:rsidR="00480780" w:rsidRPr="00BF16C3" w:rsidRDefault="00480780" w:rsidP="005B3A85">
      <w:pPr>
        <w:spacing w:line="360" w:lineRule="exact"/>
        <w:rPr>
          <w:highlight w:val="yellow"/>
          <w:lang w:val="en-US"/>
        </w:rPr>
      </w:pPr>
    </w:p>
    <w:p w:rsidR="00480780" w:rsidRDefault="00480780" w:rsidP="00480780">
      <w:pPr>
        <w:spacing w:line="360" w:lineRule="exact"/>
        <w:rPr>
          <w:rStyle w:val="tlid-translation"/>
          <w:lang w:val="en"/>
        </w:rPr>
      </w:pPr>
      <w:r w:rsidRPr="00BF16C3">
        <w:rPr>
          <w:rStyle w:val="tlid-translation"/>
          <w:highlight w:val="yellow"/>
          <w:lang w:val="en"/>
        </w:rPr>
        <w:t>The results formed the basis of the model laboratory work of the cycle “Thermal circuits and operating modes of nuclear power plants” for students of specialization 1-31 04 06 03 “Physics of nuclear reactors and nuclear power plants” specialty 1-31 04 06 “Nuclear physics and technologies”.</w:t>
      </w:r>
    </w:p>
    <w:p w:rsidR="009772E0" w:rsidRPr="00480780" w:rsidRDefault="009772E0" w:rsidP="00480780">
      <w:pPr>
        <w:jc w:val="left"/>
        <w:rPr>
          <w:lang w:val="en-US"/>
        </w:rPr>
      </w:pPr>
      <w:r w:rsidRPr="00480780">
        <w:rPr>
          <w:b/>
          <w:lang w:val="en-US"/>
        </w:rPr>
        <w:br w:type="page"/>
      </w:r>
    </w:p>
    <w:sdt>
      <w:sdtPr>
        <w:rPr>
          <w:rFonts w:asciiTheme="minorHAnsi" w:eastAsiaTheme="minorHAnsi" w:hAnsiTheme="minorHAnsi" w:cstheme="minorBidi"/>
          <w:b w:val="0"/>
          <w:sz w:val="28"/>
          <w:szCs w:val="28"/>
          <w:lang w:eastAsia="en-US"/>
        </w:rPr>
        <w:id w:val="1874806872"/>
        <w:docPartObj>
          <w:docPartGallery w:val="Table of Contents"/>
          <w:docPartUnique/>
        </w:docPartObj>
      </w:sdtPr>
      <w:sdtEndPr>
        <w:rPr>
          <w:bCs/>
        </w:rPr>
      </w:sdtEndPr>
      <w:sdtContent>
        <w:p w:rsidR="00FD58DE" w:rsidRDefault="00FD58DE" w:rsidP="008E1560">
          <w:pPr>
            <w:pStyle w:val="a3"/>
            <w:spacing w:line="360" w:lineRule="exact"/>
            <w:rPr>
              <w:rStyle w:val="10"/>
              <w:b/>
            </w:rPr>
          </w:pPr>
          <w:r w:rsidRPr="00365B87">
            <w:rPr>
              <w:rStyle w:val="10"/>
              <w:b/>
            </w:rPr>
            <w:t>ОГЛАВЛЕНИЕ</w:t>
          </w:r>
        </w:p>
        <w:p w:rsidR="00271F4E" w:rsidRPr="00271F4E" w:rsidRDefault="00271F4E" w:rsidP="00271F4E">
          <w:pPr>
            <w:rPr>
              <w:lang w:eastAsia="ru-RU"/>
            </w:rPr>
          </w:pPr>
        </w:p>
        <w:p w:rsidR="00271F4E" w:rsidRPr="00271F4E" w:rsidRDefault="00271F4E" w:rsidP="00271F4E">
          <w:pPr>
            <w:rPr>
              <w:lang w:eastAsia="ru-RU"/>
            </w:rPr>
          </w:pPr>
        </w:p>
        <w:p w:rsidR="00A75F4E" w:rsidRDefault="00FD58DE" w:rsidP="00A75F4E">
          <w:pPr>
            <w:pStyle w:val="11"/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r w:rsidRPr="00C11B17">
            <w:fldChar w:fldCharType="begin"/>
          </w:r>
          <w:r w:rsidRPr="00C11B17">
            <w:instrText xml:space="preserve"> TOC \o "1-3" \h \z \u </w:instrText>
          </w:r>
          <w:r w:rsidRPr="00C11B17">
            <w:fldChar w:fldCharType="separate"/>
          </w:r>
          <w:hyperlink w:anchor="_Toc9553657" w:history="1">
            <w:r w:rsidR="00A75F4E" w:rsidRPr="00DF48EF">
              <w:rPr>
                <w:rStyle w:val="a4"/>
                <w:noProof/>
              </w:rPr>
              <w:t>ВВЕДЕНИЕ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57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7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11"/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58" w:history="1">
            <w:r w:rsidR="00F25AE6">
              <w:rPr>
                <w:rStyle w:val="a4"/>
                <w:noProof/>
              </w:rPr>
              <w:t>ГЛАВА 1 </w:t>
            </w:r>
            <w:r w:rsidR="00A75F4E" w:rsidRPr="00DF48EF">
              <w:rPr>
                <w:rStyle w:val="a4"/>
                <w:noProof/>
              </w:rPr>
              <w:t>ТЕРМОДИНАМИЧЕСКИЕ ЦИКЛЫ ЭНЕРГЕТИЧЕСКИХ УСТАНОВОК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58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9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59" w:history="1">
            <w:r w:rsidR="00A75F4E" w:rsidRPr="00DF48EF">
              <w:rPr>
                <w:rStyle w:val="a4"/>
                <w:noProof/>
              </w:rPr>
              <w:t>1.1 Цикл Ренкина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59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9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0" w:history="1">
            <w:r w:rsidR="00A75F4E" w:rsidRPr="00DF48EF">
              <w:rPr>
                <w:rStyle w:val="a4"/>
                <w:noProof/>
              </w:rPr>
              <w:t>1.2 Цикл Ренкина с перегревом пара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0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12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1" w:history="1">
            <w:r w:rsidR="00A75F4E" w:rsidRPr="00DF48EF">
              <w:rPr>
                <w:rStyle w:val="a4"/>
                <w:noProof/>
              </w:rPr>
              <w:t>1.3 Цикл Ренкина с промежуточным перегревом пара для реактора ВВЭР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1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14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2" w:history="1">
            <w:r w:rsidR="00A75F4E" w:rsidRPr="00DF48EF">
              <w:rPr>
                <w:rStyle w:val="a4"/>
                <w:noProof/>
              </w:rPr>
              <w:t>1.4 Идеальный и реальный циклы Ренкина. Учёт потерь от необратимости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2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17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11"/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3" w:history="1">
            <w:r w:rsidR="00A75F4E" w:rsidRPr="00DF48EF">
              <w:rPr>
                <w:rStyle w:val="a4"/>
                <w:noProof/>
              </w:rPr>
              <w:t>ГЛАВА 2 МАТЕМАТИЧЕСКОЕ МОДЕЛИРОВАНИЕ ЦИКЛОВ РЕНКИНА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3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21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4" w:history="1">
            <w:r w:rsidR="00A75F4E" w:rsidRPr="00DF48EF">
              <w:rPr>
                <w:rStyle w:val="a4"/>
                <w:noProof/>
              </w:rPr>
              <w:t xml:space="preserve">2.1 Использование программного пакета для моделирования </w:t>
            </w:r>
            <w:r w:rsidR="00A75F4E" w:rsidRPr="00DF48EF">
              <w:rPr>
                <w:rStyle w:val="a4"/>
                <w:noProof/>
                <w:lang w:val="en-US"/>
              </w:rPr>
              <w:t>MATLAB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4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21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5" w:history="1">
            <w:r w:rsidR="00A75F4E" w:rsidRPr="00DF48EF">
              <w:rPr>
                <w:rStyle w:val="a4"/>
                <w:noProof/>
              </w:rPr>
              <w:t>2.2 Моделирование идеального цикла Ренкина с перегревом пара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5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22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6" w:history="1">
            <w:r w:rsidR="00A75F4E" w:rsidRPr="00DF48EF">
              <w:rPr>
                <w:rStyle w:val="a4"/>
                <w:noProof/>
              </w:rPr>
              <w:t>2.3 Моделирование реального цикла Ренкина с перегревом пара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6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22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7" w:history="1">
            <w:r w:rsidR="00A75F4E" w:rsidRPr="00DF48EF">
              <w:rPr>
                <w:rStyle w:val="a4"/>
                <w:noProof/>
              </w:rPr>
              <w:t>2.4 Моделирование идеального цикла Ренкина с промежуточным перегревом пара для реактора ВВЭР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7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23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8" w:history="1">
            <w:r w:rsidR="00A75F4E" w:rsidRPr="00DF48EF">
              <w:rPr>
                <w:rStyle w:val="a4"/>
                <w:noProof/>
              </w:rPr>
              <w:t>2.5 Моделирование реального цикла Ренкина с промежуточным перегревом пара для реактора ВВЭР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8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24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11"/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69" w:history="1">
            <w:r w:rsidR="00A75F4E" w:rsidRPr="00DF48EF">
              <w:rPr>
                <w:rStyle w:val="a4"/>
                <w:noProof/>
              </w:rPr>
              <w:t>ГЛАВА 3 РЕЗУЛЬТАТЫ И ИХ ОБСУЖДЕНИЕ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69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26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70" w:history="1">
            <w:r w:rsidR="00A75F4E" w:rsidRPr="00DF48EF">
              <w:rPr>
                <w:rStyle w:val="a4"/>
                <w:noProof/>
              </w:rPr>
              <w:t>3.1 Результаты моделирования цикла Ренкина с перегревом пара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70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26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71" w:history="1">
            <w:r w:rsidR="00A75F4E" w:rsidRPr="00DF48EF">
              <w:rPr>
                <w:rStyle w:val="a4"/>
                <w:noProof/>
              </w:rPr>
              <w:t>3.2 Результаты моделирования цикла Ренкина с промежуточным перегревом пара для реактора ВВЭР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71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30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21"/>
            <w:tabs>
              <w:tab w:val="right" w:leader="dot" w:pos="9628"/>
            </w:tabs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72" w:history="1">
            <w:r w:rsidR="00A75F4E" w:rsidRPr="00DF48EF">
              <w:rPr>
                <w:rStyle w:val="a4"/>
                <w:noProof/>
              </w:rPr>
              <w:t>3.3 Степень внедрения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72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38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11"/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73" w:history="1">
            <w:r w:rsidR="00A75F4E" w:rsidRPr="00DF48EF">
              <w:rPr>
                <w:rStyle w:val="a4"/>
                <w:noProof/>
              </w:rPr>
              <w:t>ЗАКЛЮЧЕНИЕ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73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39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11"/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74" w:history="1">
            <w:r w:rsidR="00A75F4E" w:rsidRPr="00DF48EF">
              <w:rPr>
                <w:rStyle w:val="a4"/>
                <w:noProof/>
              </w:rPr>
              <w:t>СПИСОК ИСПОЛЬЗОВАННОЙ ЛИТЕРАТУРЫ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74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41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A75F4E" w:rsidRDefault="00BF16C3" w:rsidP="00A75F4E">
          <w:pPr>
            <w:pStyle w:val="11"/>
            <w:ind w:firstLine="0"/>
            <w:rPr>
              <w:rFonts w:eastAsiaTheme="minorEastAsia"/>
              <w:noProof/>
              <w:sz w:val="22"/>
              <w:szCs w:val="22"/>
              <w:lang w:eastAsia="ru-RU"/>
            </w:rPr>
          </w:pPr>
          <w:hyperlink w:anchor="_Toc9553675" w:history="1">
            <w:r w:rsidR="00A75F4E">
              <w:rPr>
                <w:rStyle w:val="a4"/>
                <w:noProof/>
              </w:rPr>
              <w:t>ПРИЛОЖЕНИЕ </w:t>
            </w:r>
            <w:r w:rsidR="00A75F4E" w:rsidRPr="00DF48EF">
              <w:rPr>
                <w:rStyle w:val="a4"/>
                <w:noProof/>
              </w:rPr>
              <w:t>А</w:t>
            </w:r>
            <w:r w:rsidR="00B95D1B">
              <w:rPr>
                <w:rStyle w:val="a4"/>
                <w:noProof/>
              </w:rPr>
              <w:t>.</w:t>
            </w:r>
            <w:r w:rsidR="00A75F4E">
              <w:rPr>
                <w:rStyle w:val="a4"/>
                <w:noProof/>
                <w:lang w:val="be-BY"/>
              </w:rPr>
              <w:t> </w:t>
            </w:r>
            <w:r w:rsidR="00A75F4E" w:rsidRPr="00A75F4E">
              <w:rPr>
                <w:rStyle w:val="a4"/>
                <w:noProof/>
                <w:lang w:val="be-BY"/>
              </w:rPr>
              <w:t>Методические указания к лабораторной работе «Анализ цикла Ренкина с промежуточным перегревом пара»</w:t>
            </w:r>
            <w:r w:rsidR="00A75F4E">
              <w:rPr>
                <w:noProof/>
                <w:webHidden/>
              </w:rPr>
              <w:tab/>
            </w:r>
            <w:r w:rsidR="00A75F4E">
              <w:rPr>
                <w:noProof/>
                <w:webHidden/>
              </w:rPr>
              <w:fldChar w:fldCharType="begin"/>
            </w:r>
            <w:r w:rsidR="00A75F4E">
              <w:rPr>
                <w:noProof/>
                <w:webHidden/>
              </w:rPr>
              <w:instrText xml:space="preserve"> PAGEREF _Toc9553675 \h </w:instrText>
            </w:r>
            <w:r w:rsidR="00A75F4E">
              <w:rPr>
                <w:noProof/>
                <w:webHidden/>
              </w:rPr>
            </w:r>
            <w:r w:rsidR="00A75F4E">
              <w:rPr>
                <w:noProof/>
                <w:webHidden/>
              </w:rPr>
              <w:fldChar w:fldCharType="separate"/>
            </w:r>
            <w:r w:rsidR="00180629">
              <w:rPr>
                <w:noProof/>
                <w:webHidden/>
              </w:rPr>
              <w:t>42</w:t>
            </w:r>
            <w:r w:rsidR="00A75F4E">
              <w:rPr>
                <w:noProof/>
                <w:webHidden/>
              </w:rPr>
              <w:fldChar w:fldCharType="end"/>
            </w:r>
          </w:hyperlink>
        </w:p>
        <w:p w:rsidR="00FD58DE" w:rsidRPr="00C11B17" w:rsidRDefault="00FD58DE" w:rsidP="00A75F4E">
          <w:pPr>
            <w:pStyle w:val="11"/>
            <w:ind w:firstLine="0"/>
            <w:rPr>
              <w:rFonts w:eastAsiaTheme="minorEastAsia"/>
              <w:noProof/>
              <w:lang w:eastAsia="ru-RU"/>
            </w:rPr>
          </w:pPr>
          <w:r w:rsidRPr="00C11B17">
            <w:rPr>
              <w:b/>
              <w:bCs/>
            </w:rPr>
            <w:fldChar w:fldCharType="end"/>
          </w:r>
        </w:p>
      </w:sdtContent>
    </w:sdt>
    <w:p w:rsidR="002179FA" w:rsidRDefault="002179FA">
      <w:pPr>
        <w:ind w:firstLine="0"/>
        <w:jc w:val="left"/>
      </w:pPr>
      <w:r>
        <w:br w:type="page"/>
      </w:r>
    </w:p>
    <w:p w:rsidR="002179FA" w:rsidRDefault="002179FA" w:rsidP="002179FA">
      <w:pPr>
        <w:pStyle w:val="1"/>
      </w:pPr>
      <w:r w:rsidRPr="002179FA">
        <w:lastRenderedPageBreak/>
        <w:t>ПЕРЕЧЕНЬ УСЛОВНЫХ ОБОЗНАЧЕНИЙ</w:t>
      </w:r>
    </w:p>
    <w:p w:rsidR="002179FA" w:rsidRDefault="002179FA"/>
    <w:p w:rsidR="002179FA" w:rsidRDefault="002179FA"/>
    <w:p w:rsidR="002179FA" w:rsidRDefault="005873E4" w:rsidP="005873E4">
      <w:pPr>
        <w:spacing w:line="360" w:lineRule="exact"/>
      </w:pPr>
      <w:r>
        <w:t>АЭС</w:t>
      </w:r>
      <w:r>
        <w:tab/>
      </w:r>
      <w:r>
        <w:tab/>
        <w:t>–   атомная электрическая станция</w:t>
      </w:r>
    </w:p>
    <w:p w:rsidR="00E71216" w:rsidRDefault="00E71216" w:rsidP="005873E4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hAnsi="Cambria Math"/>
          </w:rPr>
          <m:t>T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температура</w:t>
      </w:r>
    </w:p>
    <w:p w:rsidR="00E71216" w:rsidRDefault="00E71216" w:rsidP="00E71216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eastAsiaTheme="minorEastAsia" w:hAnsi="Cambria Math"/>
            <w:lang w:val="be-BY"/>
          </w:rPr>
          <m:t>s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удельная энтропия</w:t>
      </w:r>
    </w:p>
    <w:p w:rsidR="00E71216" w:rsidRDefault="00E71216" w:rsidP="00E71216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eastAsiaTheme="minorEastAsia" w:hAnsi="Cambria Math"/>
            <w:lang w:val="be-BY"/>
          </w:rPr>
          <m:t>p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давление</w:t>
      </w:r>
    </w:p>
    <w:p w:rsidR="00E71216" w:rsidRDefault="00E71216" w:rsidP="00E71216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eastAsiaTheme="minorEastAsia" w:hAnsi="Cambria Math"/>
            <w:lang w:val="be-BY"/>
          </w:rPr>
          <m:t>h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удельная энтальпия</w:t>
      </w:r>
    </w:p>
    <w:p w:rsidR="00E71216" w:rsidRDefault="00E71216" w:rsidP="00E71216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eastAsiaTheme="minorEastAsia" w:hAnsi="Cambria Math"/>
            <w:lang w:val="be-BY"/>
          </w:rPr>
          <m:t>x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степень сухости пара</w:t>
      </w:r>
    </w:p>
    <w:p w:rsidR="005873E4" w:rsidRDefault="005873E4" w:rsidP="005873E4">
      <w:pPr>
        <w:spacing w:line="360" w:lineRule="exact"/>
      </w:pPr>
      <w:r>
        <w:t>КПД</w:t>
      </w:r>
      <w:r>
        <w:tab/>
      </w:r>
      <w:r>
        <w:tab/>
        <w:t>–   коэффициент полезного действия</w:t>
      </w:r>
    </w:p>
    <w:p w:rsidR="002179FA" w:rsidRDefault="005873E4" w:rsidP="005873E4">
      <w:pPr>
        <w:spacing w:line="360" w:lineRule="exact"/>
      </w:pPr>
      <w:r>
        <w:t>ВВЭР</w:t>
      </w:r>
      <w:r>
        <w:tab/>
        <w:t>–   водо-водяной энергетический реактор</w:t>
      </w:r>
    </w:p>
    <w:p w:rsidR="005873E4" w:rsidRDefault="005873E4" w:rsidP="005873E4">
      <w:pPr>
        <w:spacing w:line="360" w:lineRule="exact"/>
      </w:pPr>
      <w:r>
        <w:t>ЦВД</w:t>
      </w:r>
      <w:r>
        <w:tab/>
      </w:r>
      <w:r>
        <w:tab/>
        <w:t>–   цилиндры высокого давления турбины</w:t>
      </w:r>
    </w:p>
    <w:p w:rsidR="005873E4" w:rsidRDefault="005873E4" w:rsidP="005873E4">
      <w:pPr>
        <w:spacing w:line="360" w:lineRule="exact"/>
      </w:pPr>
      <w:r>
        <w:t>ЦНД</w:t>
      </w:r>
      <w:r>
        <w:tab/>
      </w:r>
      <w:r>
        <w:tab/>
        <w:t>–   цилиндры низкого давления турбины</w:t>
      </w:r>
    </w:p>
    <w:p w:rsidR="002179FA" w:rsidRDefault="002179FA" w:rsidP="005873E4">
      <w:pPr>
        <w:spacing w:line="360" w:lineRule="exact"/>
      </w:pPr>
    </w:p>
    <w:p w:rsidR="00351427" w:rsidRDefault="00351427">
      <w:r>
        <w:br w:type="page"/>
      </w:r>
    </w:p>
    <w:p w:rsidR="00351427" w:rsidRDefault="00FD58DE" w:rsidP="008E1560">
      <w:pPr>
        <w:pStyle w:val="1"/>
      </w:pPr>
      <w:bookmarkStart w:id="0" w:name="_Toc9553657"/>
      <w:r>
        <w:lastRenderedPageBreak/>
        <w:t>ВВЕДЕНИЕ</w:t>
      </w:r>
      <w:bookmarkEnd w:id="0"/>
    </w:p>
    <w:p w:rsidR="00FD58DE" w:rsidRDefault="00FD58DE" w:rsidP="008E1560">
      <w:pPr>
        <w:spacing w:line="360" w:lineRule="exact"/>
      </w:pPr>
    </w:p>
    <w:p w:rsidR="00F25AE6" w:rsidRPr="00AA38B0" w:rsidRDefault="00F25AE6" w:rsidP="00AA38B0">
      <w:pPr>
        <w:spacing w:line="276" w:lineRule="auto"/>
        <w:ind w:firstLine="0"/>
        <w:rPr>
          <w:lang w:val="en-US"/>
        </w:rPr>
      </w:pPr>
    </w:p>
    <w:p w:rsidR="00690BFE" w:rsidRDefault="00690BFE" w:rsidP="00690BFE">
      <w:pPr>
        <w:spacing w:line="276" w:lineRule="auto"/>
      </w:pPr>
      <w:r>
        <w:t>Задачи дипломной работы:</w:t>
      </w:r>
    </w:p>
    <w:p w:rsidR="00690BFE" w:rsidRDefault="00690BFE" w:rsidP="00690BFE">
      <w:pPr>
        <w:pStyle w:val="a7"/>
        <w:numPr>
          <w:ilvl w:val="0"/>
          <w:numId w:val="10"/>
        </w:numPr>
        <w:spacing w:line="276" w:lineRule="auto"/>
        <w:ind w:left="709" w:hanging="283"/>
      </w:pPr>
      <w:r>
        <w:t xml:space="preserve">изучение литературных источников по </w:t>
      </w:r>
      <w:r w:rsidR="00462734">
        <w:t>методам моделирования термодинамических процессов</w:t>
      </w:r>
      <w:r>
        <w:t>;</w:t>
      </w:r>
    </w:p>
    <w:p w:rsidR="00690BFE" w:rsidRDefault="00462734" w:rsidP="00690BFE">
      <w:pPr>
        <w:pStyle w:val="a7"/>
        <w:numPr>
          <w:ilvl w:val="0"/>
          <w:numId w:val="10"/>
        </w:numPr>
        <w:spacing w:line="276" w:lineRule="auto"/>
        <w:ind w:left="709" w:hanging="283"/>
      </w:pPr>
      <w:r>
        <w:t xml:space="preserve">разработка математической модели для расчёта циклов </w:t>
      </w:r>
      <w:proofErr w:type="spellStart"/>
      <w:r>
        <w:t>Ренкина</w:t>
      </w:r>
      <w:proofErr w:type="spellEnd"/>
      <w:r>
        <w:t xml:space="preserve"> с перегревом и промежуточным перегревом пара с учётом и без учёта потерь от необратимости;</w:t>
      </w:r>
    </w:p>
    <w:p w:rsidR="00462734" w:rsidRDefault="00462734" w:rsidP="00690BFE">
      <w:pPr>
        <w:pStyle w:val="a7"/>
        <w:numPr>
          <w:ilvl w:val="0"/>
          <w:numId w:val="10"/>
        </w:numPr>
        <w:spacing w:line="276" w:lineRule="auto"/>
        <w:ind w:left="709" w:hanging="283"/>
      </w:pPr>
      <w:r>
        <w:t xml:space="preserve">реализация математической модели для расчёта циклов </w:t>
      </w:r>
      <w:proofErr w:type="spellStart"/>
      <w:r>
        <w:t>Ренкина</w:t>
      </w:r>
      <w:proofErr w:type="spellEnd"/>
      <w:r>
        <w:t xml:space="preserve"> с перегревом и промежуточным перегревом пара с учётом и без учёта потерь от необратимости </w:t>
      </w:r>
      <w:r w:rsidRPr="0087198B">
        <w:t>с помощью программного</w:t>
      </w:r>
      <w:r>
        <w:t xml:space="preserve"> обеспечения в среде</w:t>
      </w:r>
      <w:r w:rsidRPr="0087198B">
        <w:t xml:space="preserve"> MATLAB</w:t>
      </w:r>
      <w:r>
        <w:t>;</w:t>
      </w:r>
    </w:p>
    <w:p w:rsidR="00462734" w:rsidRDefault="00462734" w:rsidP="00690BFE">
      <w:pPr>
        <w:pStyle w:val="a7"/>
        <w:numPr>
          <w:ilvl w:val="0"/>
          <w:numId w:val="10"/>
        </w:numPr>
        <w:spacing w:line="276" w:lineRule="auto"/>
        <w:ind w:left="709" w:hanging="283"/>
      </w:pPr>
      <w:r>
        <w:t>написание методических указаний к разработанной лабораторной работе.</w:t>
      </w:r>
    </w:p>
    <w:p w:rsidR="00690BFE" w:rsidRDefault="00690BFE" w:rsidP="00690BFE">
      <w:pPr>
        <w:spacing w:line="276" w:lineRule="auto"/>
      </w:pPr>
    </w:p>
    <w:p w:rsidR="007748E4" w:rsidRDefault="007748E4" w:rsidP="008E1560">
      <w:pPr>
        <w:spacing w:line="360" w:lineRule="exact"/>
        <w:ind w:firstLine="0"/>
      </w:pPr>
      <w:r>
        <w:br w:type="page"/>
      </w:r>
    </w:p>
    <w:p w:rsidR="007748E4" w:rsidRDefault="007748E4" w:rsidP="00F054E6">
      <w:pPr>
        <w:pStyle w:val="1"/>
      </w:pPr>
      <w:bookmarkStart w:id="1" w:name="_Toc9553658"/>
      <w:r>
        <w:lastRenderedPageBreak/>
        <w:t>ГЛАВА 1</w:t>
      </w:r>
      <w:r>
        <w:br/>
      </w:r>
      <w:r w:rsidR="007F6E4B">
        <w:t xml:space="preserve">ТЕРМОДИНАМИЧЕСКИЕ </w:t>
      </w:r>
      <w:r w:rsidR="00623A90">
        <w:t>ЦИКЛ</w:t>
      </w:r>
      <w:r w:rsidR="0094304E">
        <w:t>Ы</w:t>
      </w:r>
      <w:r w:rsidR="00623A90">
        <w:t xml:space="preserve"> </w:t>
      </w:r>
      <w:r w:rsidR="00D0163B">
        <w:t>ЭНЕРГЕТИЧЕСКИХ УСТАНОВОК</w:t>
      </w:r>
      <w:bookmarkEnd w:id="1"/>
    </w:p>
    <w:p w:rsidR="00623A90" w:rsidRDefault="00623A90" w:rsidP="00F054E6">
      <w:pPr>
        <w:spacing w:line="360" w:lineRule="exact"/>
      </w:pPr>
    </w:p>
    <w:p w:rsidR="007F6E4B" w:rsidRDefault="007F6E4B" w:rsidP="00F054E6">
      <w:pPr>
        <w:spacing w:line="360" w:lineRule="exact"/>
      </w:pPr>
    </w:p>
    <w:p w:rsidR="00623A90" w:rsidRDefault="00A028B5" w:rsidP="00F054E6">
      <w:pPr>
        <w:pStyle w:val="2"/>
      </w:pPr>
      <w:bookmarkStart w:id="2" w:name="_Toc9553659"/>
      <w:r>
        <w:t>1.1 </w:t>
      </w:r>
      <w:r w:rsidR="00B573F3">
        <w:t xml:space="preserve">Цикл </w:t>
      </w:r>
      <w:proofErr w:type="spellStart"/>
      <w:r w:rsidR="00B573F3">
        <w:t>Ренкина</w:t>
      </w:r>
      <w:bookmarkEnd w:id="2"/>
      <w:proofErr w:type="spellEnd"/>
    </w:p>
    <w:p w:rsidR="009D591E" w:rsidRDefault="009D591E" w:rsidP="00F054E6">
      <w:pPr>
        <w:spacing w:line="360" w:lineRule="exact"/>
      </w:pPr>
    </w:p>
    <w:p w:rsidR="009F452B" w:rsidRPr="0087198B" w:rsidRDefault="009F452B" w:rsidP="00F054E6">
      <w:pPr>
        <w:spacing w:line="360" w:lineRule="exact"/>
      </w:pPr>
      <w:r w:rsidRPr="0087198B">
        <w:t>На современных тепловых электростанциях большой мощности превращение теплоты в работу производится в циклах, в которых в качестве основного рабочего тела используется водяной пар высокого давления и температуры. Водяной пар производят в парогенераторах.</w:t>
      </w:r>
    </w:p>
    <w:p w:rsidR="009F452B" w:rsidRPr="006350E5" w:rsidRDefault="009F452B" w:rsidP="00F054E6">
      <w:pPr>
        <w:spacing w:line="360" w:lineRule="exact"/>
      </w:pPr>
      <w:r w:rsidRPr="0087198B">
        <w:t xml:space="preserve">Термодинамический цикл преобразования теплоты в работу с помощью водяного пара был предложен в середине XIX </w:t>
      </w:r>
      <w:r>
        <w:t>физиками</w:t>
      </w:r>
      <w:r w:rsidRPr="0087198B">
        <w:t xml:space="preserve"> </w:t>
      </w:r>
      <w:proofErr w:type="spellStart"/>
      <w:r w:rsidRPr="0087198B">
        <w:t>Ренкиным</w:t>
      </w:r>
      <w:proofErr w:type="spellEnd"/>
      <w:r>
        <w:t xml:space="preserve"> и </w:t>
      </w:r>
      <w:proofErr w:type="spellStart"/>
      <w:r w:rsidRPr="00874716">
        <w:t>Клаузиусом</w:t>
      </w:r>
      <w:proofErr w:type="spellEnd"/>
      <w:r w:rsidRPr="0087198B">
        <w:t xml:space="preserve">. Принципиальная тепловая схема </w:t>
      </w:r>
      <w:r>
        <w:t>энергетической установки, работающей</w:t>
      </w:r>
      <w:r w:rsidRPr="0087198B">
        <w:t xml:space="preserve"> по циклу </w:t>
      </w:r>
      <w:proofErr w:type="spellStart"/>
      <w:r w:rsidRPr="0087198B">
        <w:t>Ренкина</w:t>
      </w:r>
      <w:proofErr w:type="spellEnd"/>
      <w:r w:rsidRPr="0087198B">
        <w:t xml:space="preserve">, показана на рисунке </w:t>
      </w:r>
      <w:r w:rsidR="00FA23CA">
        <w:t>1.</w:t>
      </w:r>
      <w:r w:rsidRPr="0087198B">
        <w:t>1.</w:t>
      </w:r>
    </w:p>
    <w:p w:rsidR="009F452B" w:rsidRPr="0087198B" w:rsidRDefault="009F452B" w:rsidP="00F054E6">
      <w:pPr>
        <w:spacing w:line="360" w:lineRule="exact"/>
      </w:pPr>
    </w:p>
    <w:p w:rsidR="009F452B" w:rsidRDefault="009F452B" w:rsidP="00462F6A">
      <w:pPr>
        <w:ind w:firstLine="0"/>
        <w:jc w:val="center"/>
      </w:pPr>
      <w:r w:rsidRPr="0087198B">
        <w:rPr>
          <w:noProof/>
          <w:lang w:eastAsia="ru-RU"/>
        </w:rPr>
        <w:drawing>
          <wp:inline distT="0" distB="0" distL="0" distR="0" wp14:anchorId="12B69454" wp14:editId="01652081">
            <wp:extent cx="2276475" cy="2338357"/>
            <wp:effectExtent l="0" t="0" r="0" b="9525"/>
            <wp:docPr id="6" name="Рисунок 5" descr="C:\Users\ezhik\Desktop\kirillin-ch-11_00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Рисунок 5" descr="C:\Users\ezhik\Desktop\kirillin-ch-11_003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984" t="8181" r="67444" b="75980"/>
                    <a:stretch/>
                  </pic:blipFill>
                  <pic:spPr bwMode="auto">
                    <a:xfrm>
                      <a:off x="0" y="0"/>
                      <a:ext cx="2276475" cy="23383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F452B" w:rsidRDefault="009F452B" w:rsidP="00462F6A">
      <w:pPr>
        <w:spacing w:line="360" w:lineRule="exact"/>
        <w:ind w:firstLine="0"/>
        <w:jc w:val="center"/>
      </w:pPr>
      <w:r>
        <w:t>Рисунок 1.1 –</w:t>
      </w:r>
      <w:r w:rsidRPr="0087198B">
        <w:t xml:space="preserve"> Принципиальная тепловая схема электростанции,</w:t>
      </w:r>
      <w:r>
        <w:t xml:space="preserve"> </w:t>
      </w:r>
      <w:r w:rsidRPr="0087198B">
        <w:t>работающей</w:t>
      </w:r>
      <w:r>
        <w:t xml:space="preserve"> по циклу </w:t>
      </w:r>
      <w:proofErr w:type="spellStart"/>
      <w:r>
        <w:t>Ренкина</w:t>
      </w:r>
      <w:proofErr w:type="spellEnd"/>
      <w:r>
        <w:t xml:space="preserve">, где: </w:t>
      </w:r>
    </w:p>
    <w:p w:rsidR="009F452B" w:rsidRDefault="009F452B" w:rsidP="00974F96">
      <w:pPr>
        <w:spacing w:line="360" w:lineRule="exact"/>
      </w:pPr>
      <w:r>
        <w:t>1 – парогенератор;</w:t>
      </w:r>
    </w:p>
    <w:p w:rsidR="009F452B" w:rsidRDefault="009F452B" w:rsidP="00974F96">
      <w:pPr>
        <w:spacing w:line="360" w:lineRule="exact"/>
      </w:pPr>
      <w:r w:rsidRPr="0087198B">
        <w:t>2 – турбина;</w:t>
      </w:r>
    </w:p>
    <w:p w:rsidR="009F452B" w:rsidRDefault="009F452B" w:rsidP="00974F96">
      <w:pPr>
        <w:spacing w:line="360" w:lineRule="exact"/>
      </w:pPr>
      <w:r>
        <w:t>3 – электрогенератор;</w:t>
      </w:r>
    </w:p>
    <w:p w:rsidR="009F452B" w:rsidRDefault="009F452B" w:rsidP="00974F96">
      <w:pPr>
        <w:spacing w:line="360" w:lineRule="exact"/>
      </w:pPr>
      <w:r w:rsidRPr="0087198B">
        <w:t xml:space="preserve">4 – конденсатор; </w:t>
      </w:r>
    </w:p>
    <w:p w:rsidR="009F452B" w:rsidRPr="0087198B" w:rsidRDefault="009F452B" w:rsidP="00974F96">
      <w:pPr>
        <w:spacing w:line="360" w:lineRule="exact"/>
      </w:pPr>
      <w:r w:rsidRPr="0087198B">
        <w:t>5 – насос</w:t>
      </w:r>
      <w:r>
        <w:t>.</w:t>
      </w:r>
    </w:p>
    <w:p w:rsidR="009F452B" w:rsidRPr="0087198B" w:rsidRDefault="009F452B" w:rsidP="009F452B">
      <w:pPr>
        <w:spacing w:line="360" w:lineRule="exact"/>
      </w:pPr>
    </w:p>
    <w:p w:rsidR="009F452B" w:rsidRDefault="009F452B" w:rsidP="009F452B">
      <w:pPr>
        <w:spacing w:line="360" w:lineRule="exact"/>
      </w:pPr>
      <w:r w:rsidRPr="0087198B">
        <w:t xml:space="preserve">Вода нагнетается в парогенератор 1 насосом 5 и за счет теплоты превращается в водяной пар, который затем поступает в турбину 2, вращающую электрогенератор 3. Тепловая энергия пара преобразуется в турбине в механическую работу, которая, в свою очередь, преобразуется в генераторе в электроэнергию. Из турбины отработанный пар поступает в </w:t>
      </w:r>
      <w:r w:rsidRPr="0087198B">
        <w:lastRenderedPageBreak/>
        <w:t xml:space="preserve">конденсатор 4. В конденсаторе пар превращается в воду (конденсируется), которая с помощью насоса 5 </w:t>
      </w:r>
      <w:r w:rsidR="00974F96">
        <w:t>вновь подается в парогенератор.</w:t>
      </w:r>
    </w:p>
    <w:p w:rsidR="009F452B" w:rsidRDefault="009F452B" w:rsidP="009F452B">
      <w:pPr>
        <w:spacing w:line="360" w:lineRule="exact"/>
      </w:pPr>
      <w:r w:rsidRPr="0087198B">
        <w:t xml:space="preserve">Цикл </w:t>
      </w:r>
      <w:proofErr w:type="spellStart"/>
      <w:r w:rsidRPr="0087198B">
        <w:t>Ренкина</w:t>
      </w:r>
      <w:proofErr w:type="spellEnd"/>
      <w:r w:rsidRPr="0087198B">
        <w:t xml:space="preserve"> в </w:t>
      </w:r>
      <w:proofErr w:type="spellStart"/>
      <w:r w:rsidRPr="00DB238A">
        <w:rPr>
          <w:i/>
        </w:rPr>
        <w:t>Ts</w:t>
      </w:r>
      <w:proofErr w:type="spellEnd"/>
      <w:r w:rsidRPr="0087198B">
        <w:t>-диаграмме изображен на ри</w:t>
      </w:r>
      <w:r>
        <w:t xml:space="preserve">сунке </w:t>
      </w:r>
      <w:r w:rsidR="00FA23CA">
        <w:t>1.</w:t>
      </w:r>
      <w:r>
        <w:t>2.</w:t>
      </w:r>
    </w:p>
    <w:p w:rsidR="009F452B" w:rsidRDefault="009F452B" w:rsidP="009F452B">
      <w:pPr>
        <w:spacing w:line="360" w:lineRule="exact"/>
        <w:ind w:firstLine="567"/>
      </w:pPr>
    </w:p>
    <w:p w:rsidR="009F452B" w:rsidRDefault="008E1DDF" w:rsidP="00462F6A">
      <w:pPr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1F9C9B01" wp14:editId="55F33A4C">
            <wp:extent cx="3333750" cy="2352675"/>
            <wp:effectExtent l="0" t="0" r="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3750" cy="235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F452B" w:rsidRDefault="009F452B" w:rsidP="00462F6A">
      <w:pPr>
        <w:spacing w:line="360" w:lineRule="exact"/>
        <w:ind w:firstLine="0"/>
        <w:jc w:val="center"/>
      </w:pPr>
      <w:r>
        <w:t xml:space="preserve">Рисунок 1.2 – </w:t>
      </w:r>
      <w:proofErr w:type="spellStart"/>
      <w:r w:rsidRPr="00DB238A">
        <w:rPr>
          <w:i/>
        </w:rPr>
        <w:t>Ts</w:t>
      </w:r>
      <w:proofErr w:type="spellEnd"/>
      <w:r>
        <w:t>-д</w:t>
      </w:r>
      <w:r w:rsidRPr="0087198B">
        <w:t xml:space="preserve">иаграмма цикла </w:t>
      </w:r>
      <w:proofErr w:type="spellStart"/>
      <w:r w:rsidRPr="0087198B">
        <w:t>Ренкина</w:t>
      </w:r>
      <w:proofErr w:type="spellEnd"/>
      <w:r>
        <w:t xml:space="preserve">, где: </w:t>
      </w:r>
    </w:p>
    <w:p w:rsidR="009F452B" w:rsidRDefault="009F452B" w:rsidP="009F452B">
      <w:pPr>
        <w:spacing w:line="360" w:lineRule="exact"/>
      </w:pPr>
      <w:r w:rsidRPr="0087198B">
        <w:t xml:space="preserve">5-4 – </w:t>
      </w:r>
      <w:r>
        <w:t>нагрев воды в котле до кипения;</w:t>
      </w:r>
    </w:p>
    <w:p w:rsidR="009F452B" w:rsidRDefault="009F452B" w:rsidP="009F452B">
      <w:pPr>
        <w:spacing w:line="360" w:lineRule="exact"/>
      </w:pPr>
      <w:r>
        <w:t>4-1 – процесс парообразования;</w:t>
      </w:r>
    </w:p>
    <w:p w:rsidR="009F452B" w:rsidRDefault="009F452B" w:rsidP="009F452B">
      <w:pPr>
        <w:spacing w:line="360" w:lineRule="exact"/>
      </w:pPr>
      <w:r w:rsidRPr="0087198B">
        <w:t>1</w:t>
      </w:r>
      <w:r>
        <w:t>-2 – расширение пара в турбине;</w:t>
      </w:r>
    </w:p>
    <w:p w:rsidR="009F452B" w:rsidRDefault="009F452B" w:rsidP="009F452B">
      <w:pPr>
        <w:spacing w:line="360" w:lineRule="exact"/>
      </w:pPr>
      <w:r w:rsidRPr="0087198B">
        <w:t>2-3 – конденсация пара;</w:t>
      </w:r>
    </w:p>
    <w:p w:rsidR="009F452B" w:rsidRDefault="009F452B" w:rsidP="009F452B">
      <w:pPr>
        <w:spacing w:line="360" w:lineRule="exact"/>
      </w:pPr>
      <w:r w:rsidRPr="0087198B">
        <w:t>3-5 – сжатие воды насосом.</w:t>
      </w:r>
    </w:p>
    <w:p w:rsidR="009F452B" w:rsidRPr="0087198B" w:rsidRDefault="009F452B" w:rsidP="009F452B">
      <w:pPr>
        <w:spacing w:line="360" w:lineRule="exact"/>
      </w:pPr>
    </w:p>
    <w:p w:rsidR="009F452B" w:rsidRDefault="009F452B" w:rsidP="009F452B">
      <w:pPr>
        <w:spacing w:line="360" w:lineRule="exact"/>
      </w:pPr>
      <w:r w:rsidRPr="0087198B">
        <w:t xml:space="preserve">Влажный пар </w:t>
      </w:r>
      <w:r w:rsidRPr="00874716">
        <w:t xml:space="preserve">после турбины поступает в конденсатор и полностью в нём конденсируется </w:t>
      </w:r>
      <w:r w:rsidRPr="0087198B">
        <w:t>п</w:t>
      </w:r>
      <w:r>
        <w:t>ри давлении</w:t>
      </w:r>
      <w:r w:rsidRPr="0087198B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const</m:t>
        </m:r>
      </m:oMath>
      <w:r w:rsidRPr="0087198B">
        <w:t xml:space="preserve"> (</w:t>
      </w:r>
      <w:r>
        <w:t>процесс 2-3).</w:t>
      </w:r>
    </w:p>
    <w:p w:rsidR="009F452B" w:rsidRPr="0087198B" w:rsidRDefault="009F452B" w:rsidP="009F452B">
      <w:pPr>
        <w:spacing w:line="360" w:lineRule="exact"/>
      </w:pPr>
      <w:r w:rsidRPr="0087198B">
        <w:t xml:space="preserve">Затем вода сжимается насосом от да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87198B">
        <w:t xml:space="preserve"> до да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, </w:t>
      </w:r>
      <w:r w:rsidRPr="0087198B">
        <w:t xml:space="preserve">этот адиабатный процесс показан в </w:t>
      </w:r>
      <w:proofErr w:type="spellStart"/>
      <w:r w:rsidRPr="00DB238A">
        <w:rPr>
          <w:i/>
        </w:rPr>
        <w:t>Ts</w:t>
      </w:r>
      <w:proofErr w:type="spellEnd"/>
      <w:r w:rsidRPr="0087198B">
        <w:t>-диаграмме вертикальным отрезком 3-5.</w:t>
      </w:r>
      <w:r>
        <w:t xml:space="preserve"> Отметим, что д</w:t>
      </w:r>
      <w:r w:rsidRPr="0087198B">
        <w:t xml:space="preserve">лина отрезка 3-5 весьма мала; в области жидкости изобары в </w:t>
      </w:r>
      <w:proofErr w:type="spellStart"/>
      <w:r w:rsidRPr="00DB238A">
        <w:rPr>
          <w:i/>
        </w:rPr>
        <w:t>Ts</w:t>
      </w:r>
      <w:proofErr w:type="spellEnd"/>
      <w:r w:rsidRPr="0087198B">
        <w:t>-диаграмме прохо</w:t>
      </w:r>
      <w:r>
        <w:t xml:space="preserve">дят очень близко друг от друга, </w:t>
      </w:r>
      <w:r w:rsidRPr="0087198B">
        <w:t xml:space="preserve">поэтому зачастую при изображении цикла </w:t>
      </w:r>
      <w:proofErr w:type="spellStart"/>
      <w:r w:rsidRPr="0087198B">
        <w:t>Ренкина</w:t>
      </w:r>
      <w:proofErr w:type="spellEnd"/>
      <w:r w:rsidRPr="0087198B">
        <w:t xml:space="preserve"> в </w:t>
      </w:r>
      <w:proofErr w:type="spellStart"/>
      <w:r w:rsidRPr="00DB238A">
        <w:rPr>
          <w:i/>
        </w:rPr>
        <w:t>Ts</w:t>
      </w:r>
      <w:proofErr w:type="spellEnd"/>
      <w:r w:rsidRPr="0087198B">
        <w:t>-диаграмме изобары в области жидкости сливаются с левой пограничной кривой</w:t>
      </w:r>
      <w:r>
        <w:t xml:space="preserve"> и отрезком 3-5 пренебрегают</w:t>
      </w:r>
      <w:r w:rsidRPr="0087198B">
        <w:t>.</w:t>
      </w:r>
    </w:p>
    <w:p w:rsidR="009F452B" w:rsidRDefault="009F452B" w:rsidP="009F452B">
      <w:pPr>
        <w:spacing w:line="360" w:lineRule="exact"/>
      </w:pPr>
      <w:r w:rsidRPr="0087198B">
        <w:t xml:space="preserve">Из насоса вода под давлением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87198B">
        <w:t xml:space="preserve"> поступает в котел, где к ней в изобарном процесс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const</m:t>
        </m:r>
      </m:oMath>
      <w:r w:rsidRPr="0087198B">
        <w:t xml:space="preserve"> подводится теплота. Вначале вода в котле нагревается до кипения (у</w:t>
      </w:r>
      <w:proofErr w:type="spellStart"/>
      <w:r w:rsidRPr="0087198B">
        <w:t>часток</w:t>
      </w:r>
      <w:proofErr w:type="spellEnd"/>
      <w:r w:rsidRPr="0087198B">
        <w:t xml:space="preserve"> 5-4 изобары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const</m:t>
        </m:r>
      </m:oMath>
      <w:r w:rsidRPr="0087198B">
        <w:t xml:space="preserve">), а затем, по достижении температуры кипения, происходит </w:t>
      </w:r>
      <w:r w:rsidRPr="00874716">
        <w:t>изотермический и изобарный процесс</w:t>
      </w:r>
      <w:r w:rsidRPr="0087198B">
        <w:t xml:space="preserve"> парообразования (участок 4-1 изобары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const</m:t>
        </m:r>
      </m:oMath>
      <w:r w:rsidRPr="0087198B">
        <w:t xml:space="preserve">). </w:t>
      </w:r>
    </w:p>
    <w:p w:rsidR="009F452B" w:rsidRDefault="009F452B" w:rsidP="009F452B">
      <w:pPr>
        <w:spacing w:line="360" w:lineRule="exact"/>
      </w:pPr>
      <w:r w:rsidRPr="0087198B">
        <w:t>Сухой насыщенный пар, получаемый в к</w:t>
      </w:r>
      <w:r>
        <w:t>отле, поступает в турбину</w:t>
      </w:r>
      <w:r w:rsidRPr="0087198B">
        <w:t xml:space="preserve">. </w:t>
      </w:r>
      <w:r w:rsidRPr="00874716">
        <w:t>Адиаба</w:t>
      </w:r>
      <w:r>
        <w:t xml:space="preserve">тное расширение пара в турбине </w:t>
      </w:r>
      <w:r w:rsidRPr="00874716">
        <w:t>1-2 – процесс получения работы в цикле.</w:t>
      </w:r>
    </w:p>
    <w:p w:rsidR="009F452B" w:rsidRPr="00D2400D" w:rsidRDefault="009F452B" w:rsidP="009F452B">
      <w:pPr>
        <w:spacing w:line="360" w:lineRule="exact"/>
      </w:pPr>
      <w:r>
        <w:t>О</w:t>
      </w:r>
      <w:r w:rsidRPr="0087198B">
        <w:t>тработанный влажный пар поступает в конденсатор, и цикл замыкается.</w:t>
      </w:r>
      <w:r w:rsidR="00D2400D">
        <w:fldChar w:fldCharType="begin"/>
      </w:r>
      <w:r w:rsidR="006868E2">
        <w:instrText xml:space="preserve"> ADDIN ZOTERO_ITEM CSL_CITATION {"citationID":"zFeywKOP","properties":{"formattedCitation":"[3]","plainCitation":"[3]","noteIndex":0},"citationItems":[{"id":8,"uris":["http://zotero.org/users/local/LTT5qjcx/items/WIHD4RU3"],"uri":["http://zotero.org/users/local/LTT5qjcx/items/WIHD4RU3"],"itemData":{"id":8,"type":"book","title":"Техническая термодинамика: учебник для вузов","publisher":"Издательский дом МЭИ","publisher-place":"Москва","number-of-pages":"495","event-place":"Москва","ISBN":"978-5-383-01024-2","language":"ru","author":[{"family":"Кириллин","given":"В.А."},{"family":"Сычев","given":"В.В."},{"family":"Шейндлин","given":"А.Е."}],"issued":{"date-parts":[["2016"]]}}}],"schema":"https://github.com/citation-style-language/schema/raw/master/csl-citation.json"} </w:instrText>
      </w:r>
      <w:r w:rsidR="00D2400D">
        <w:fldChar w:fldCharType="separate"/>
      </w:r>
      <w:r w:rsidR="006868E2" w:rsidRPr="006868E2">
        <w:rPr>
          <w:rFonts w:ascii="Times New Roman" w:hAnsi="Times New Roman" w:cs="Times New Roman"/>
        </w:rPr>
        <w:t>[3]</w:t>
      </w:r>
      <w:r w:rsidR="00D2400D">
        <w:fldChar w:fldCharType="end"/>
      </w:r>
    </w:p>
    <w:p w:rsidR="00413515" w:rsidRPr="006F4238" w:rsidRDefault="00413515" w:rsidP="00413515">
      <w:pPr>
        <w:spacing w:line="360" w:lineRule="exact"/>
      </w:pPr>
      <w:r>
        <w:lastRenderedPageBreak/>
        <w:t xml:space="preserve">Проведём расчёт термического </w:t>
      </w:r>
      <w:r w:rsidR="00180629">
        <w:t>коэффициента полезного действия (</w:t>
      </w:r>
      <w:r>
        <w:t>КПД</w:t>
      </w:r>
      <w:r w:rsidR="00180629">
        <w:t>)</w:t>
      </w:r>
      <w:r>
        <w:t xml:space="preserve"> цикла </w:t>
      </w:r>
      <w:proofErr w:type="spellStart"/>
      <w:r>
        <w:t>Ренкина</w:t>
      </w:r>
      <w:proofErr w:type="spellEnd"/>
      <w:r>
        <w:t xml:space="preserve">. </w:t>
      </w:r>
      <w:r w:rsidRPr="006F4238">
        <w:t xml:space="preserve">Количество теплоты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6F4238">
        <w:t xml:space="preserve">, подводимой к рабочему телу в цикле, изображается в </w:t>
      </w:r>
      <w:proofErr w:type="spellStart"/>
      <w:r w:rsidRPr="006F4238">
        <w:rPr>
          <w:i/>
        </w:rPr>
        <w:t>Ts</w:t>
      </w:r>
      <w:proofErr w:type="spellEnd"/>
      <w:r w:rsidRPr="006F4238">
        <w:t xml:space="preserve"> -диаграмме на рисунке 1.</w:t>
      </w:r>
      <w:r w:rsidR="00A37E99">
        <w:t>2</w:t>
      </w:r>
      <w:r w:rsidR="008E1DDF">
        <w:t xml:space="preserve"> площадью а-3-5-4</w:t>
      </w:r>
      <w:r w:rsidRPr="006F4238">
        <w:t xml:space="preserve">-1-b-а. Теплот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F4238">
        <w:t>, отводимая в цикле, эквивалентна площади а-3-2-b-a, а работа цикла –</w:t>
      </w:r>
      <w:r w:rsidR="008E1DDF">
        <w:t xml:space="preserve"> площади 3-5-4</w:t>
      </w:r>
      <w:r w:rsidRPr="006F4238">
        <w:t>-1-2-3.</w:t>
      </w:r>
    </w:p>
    <w:p w:rsidR="00413515" w:rsidRPr="006F4238" w:rsidRDefault="00413515" w:rsidP="00413515">
      <w:pPr>
        <w:spacing w:line="360" w:lineRule="exact"/>
      </w:pPr>
      <w:r w:rsidRPr="006F4238">
        <w:t xml:space="preserve">Поскольку процессы подвода и отвода теплоты в цикле </w:t>
      </w:r>
      <w:proofErr w:type="spellStart"/>
      <w:r w:rsidRPr="006F4238">
        <w:t>Ренкина</w:t>
      </w:r>
      <w:proofErr w:type="spellEnd"/>
      <w:r w:rsidRPr="006F4238">
        <w:t xml:space="preserve"> осуществляются по изобарам, а в изобарном процессе количество подведенной (отведенной) теплоты равно разности энтальпий рабочего тела в начале и конце процесса, то применительно</w:t>
      </w:r>
      <w:r w:rsidR="007D4977">
        <w:t xml:space="preserve"> к циклу </w:t>
      </w:r>
      <w:proofErr w:type="spellStart"/>
      <w:r w:rsidR="007D4977">
        <w:t>Ренкина</w:t>
      </w:r>
      <w:proofErr w:type="spellEnd"/>
      <w:r w:rsidR="007D4977">
        <w:t xml:space="preserve"> можно записать выражения (1) и (2).</w:t>
      </w:r>
    </w:p>
    <w:p w:rsidR="00413515" w:rsidRPr="006F4238" w:rsidRDefault="00413515" w:rsidP="00413515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413515" w:rsidRPr="006F4238" w:rsidTr="008D570C">
        <w:trPr>
          <w:trHeight w:val="96"/>
        </w:trPr>
        <w:tc>
          <w:tcPr>
            <w:tcW w:w="8926" w:type="dxa"/>
            <w:vAlign w:val="center"/>
          </w:tcPr>
          <w:p w:rsidR="00413515" w:rsidRPr="006F4238" w:rsidRDefault="00BF16C3" w:rsidP="000868CC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702" w:type="dxa"/>
            <w:vAlign w:val="center"/>
          </w:tcPr>
          <w:p w:rsidR="00413515" w:rsidRPr="006F4238" w:rsidRDefault="00413515" w:rsidP="000868CC">
            <w:pPr>
              <w:spacing w:line="360" w:lineRule="exact"/>
              <w:ind w:firstLine="0"/>
              <w:jc w:val="center"/>
            </w:pPr>
            <w:r w:rsidRPr="006F4238">
              <w:t>(</w:t>
            </w:r>
            <w:r w:rsidRPr="006F4238">
              <w:rPr>
                <w:lang w:val="en-US"/>
              </w:rPr>
              <w:t>1</w:t>
            </w:r>
            <w:r w:rsidRPr="006F4238">
              <w:t>)</w:t>
            </w:r>
          </w:p>
        </w:tc>
      </w:tr>
    </w:tbl>
    <w:p w:rsidR="00413515" w:rsidRDefault="00413515" w:rsidP="00413515">
      <w:pPr>
        <w:spacing w:line="360" w:lineRule="exact"/>
      </w:pP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8926"/>
        <w:gridCol w:w="702"/>
      </w:tblGrid>
      <w:tr w:rsidR="00005A96" w:rsidRPr="006F4238" w:rsidTr="008D570C">
        <w:trPr>
          <w:trHeight w:val="80"/>
        </w:trPr>
        <w:tc>
          <w:tcPr>
            <w:tcW w:w="892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5A96" w:rsidRPr="006F4238" w:rsidRDefault="00BF16C3" w:rsidP="000868CC">
            <w:pPr>
              <w:spacing w:line="276" w:lineRule="auto"/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70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05A96" w:rsidRPr="006F4238" w:rsidRDefault="00005A96" w:rsidP="00001EEF">
            <w:pPr>
              <w:spacing w:line="360" w:lineRule="exact"/>
              <w:ind w:firstLine="0"/>
              <w:jc w:val="center"/>
            </w:pPr>
            <w:r w:rsidRPr="006F4238">
              <w:t>(</w:t>
            </w:r>
            <w:r w:rsidR="00001EEF">
              <w:t>2</w:t>
            </w:r>
            <w:r w:rsidRPr="006F4238">
              <w:t>)</w:t>
            </w:r>
          </w:p>
        </w:tc>
      </w:tr>
    </w:tbl>
    <w:p w:rsidR="00005A96" w:rsidRDefault="00005A96" w:rsidP="00413515">
      <w:pPr>
        <w:spacing w:line="360" w:lineRule="exact"/>
      </w:pPr>
    </w:p>
    <w:p w:rsidR="00413515" w:rsidRPr="006F4238" w:rsidRDefault="00413515" w:rsidP="00413515">
      <w:pPr>
        <w:spacing w:line="360" w:lineRule="exact"/>
      </w:pPr>
      <w:r w:rsidRPr="006F4238">
        <w:t xml:space="preserve">Здесь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6F4238">
        <w:t xml:space="preserve"> </w:t>
      </w:r>
      <w:r w:rsidR="00005A96" w:rsidRPr="00005A96">
        <w:t>–</w:t>
      </w:r>
      <w:r w:rsidRPr="006F4238">
        <w:t xml:space="preserve"> энтальпия перегретого водяного пара на выходе из котла (при давле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6F4238">
        <w:t xml:space="preserve"> и температур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6F4238">
        <w:t xml:space="preserve">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</m:oMath>
      <w:r w:rsidRPr="006F4238">
        <w:t xml:space="preserve"> </w:t>
      </w:r>
      <w:r w:rsidR="00005A96" w:rsidRPr="00005A96">
        <w:t>–</w:t>
      </w:r>
      <w:r w:rsidRPr="006F4238">
        <w:t xml:space="preserve"> энтальпия воды на входе в котел, т.е. на выходе из насоса (при давле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6F4238">
        <w:t xml:space="preserve"> и температур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</m:oMath>
      <w:r w:rsidRPr="006F4238">
        <w:t xml:space="preserve">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F4238">
        <w:t xml:space="preserve"> </w:t>
      </w:r>
      <w:r w:rsidR="00005A96" w:rsidRPr="00005A96">
        <w:t>–</w:t>
      </w:r>
      <w:r w:rsidRPr="006F4238">
        <w:t xml:space="preserve"> энтальпия влажного пара на выходе из турбины, т.е. на входе в конденсатор (при давле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F4238">
        <w:t xml:space="preserve"> и степени сух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F4238">
        <w:t xml:space="preserve">), 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6F4238">
        <w:t xml:space="preserve"> – энтальпия воды на выходе из конденсатора (она равна энтальпии воды на линии насыщения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</m:oMath>
      <w:r w:rsidRPr="006F4238">
        <w:t xml:space="preserve"> при температуре насыщ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F4238">
        <w:t xml:space="preserve">, однозначно определяемой давлением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F4238">
        <w:t>).</w:t>
      </w:r>
    </w:p>
    <w:p w:rsidR="00413515" w:rsidRPr="006F4238" w:rsidRDefault="00413515" w:rsidP="00413515">
      <w:pPr>
        <w:spacing w:line="360" w:lineRule="exact"/>
      </w:pPr>
      <w:r w:rsidRPr="006F4238">
        <w:t>С учетом соотношений</w:t>
      </w:r>
      <w:r w:rsidR="007D4977">
        <w:t xml:space="preserve"> (1) и (2)</w:t>
      </w:r>
      <w:r w:rsidRPr="006F4238">
        <w:t xml:space="preserve"> из общего уравн</w:t>
      </w:r>
      <w:r w:rsidR="007D4977">
        <w:t xml:space="preserve">ения для термического КПД цикла (3) получаем выражение для КПД цикла </w:t>
      </w:r>
      <w:proofErr w:type="spellStart"/>
      <w:r w:rsidR="007D4977">
        <w:t>Ренкина</w:t>
      </w:r>
      <w:proofErr w:type="spellEnd"/>
      <w:r w:rsidR="007D4977">
        <w:t xml:space="preserve"> (4</w:t>
      </w:r>
      <w:r w:rsidR="004B754B">
        <w:t>а</w:t>
      </w:r>
      <w:r w:rsidR="007D4977">
        <w:t>).</w:t>
      </w:r>
    </w:p>
    <w:p w:rsidR="00413515" w:rsidRPr="006F4238" w:rsidRDefault="00413515" w:rsidP="00413515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413515" w:rsidRPr="006F4238" w:rsidTr="000868CC">
        <w:trPr>
          <w:trHeight w:val="794"/>
        </w:trPr>
        <w:tc>
          <w:tcPr>
            <w:tcW w:w="8926" w:type="dxa"/>
            <w:vAlign w:val="center"/>
          </w:tcPr>
          <w:p w:rsidR="00413515" w:rsidRPr="006F4238" w:rsidRDefault="00BF16C3" w:rsidP="000868CC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413515" w:rsidRPr="006F4238" w:rsidRDefault="00413515" w:rsidP="00001EEF">
            <w:pPr>
              <w:spacing w:line="360" w:lineRule="exact"/>
              <w:ind w:firstLine="0"/>
              <w:jc w:val="center"/>
            </w:pPr>
            <w:r w:rsidRPr="006F4238">
              <w:t>(</w:t>
            </w:r>
            <w:r w:rsidR="00001EEF">
              <w:t>3</w:t>
            </w:r>
            <w:r w:rsidRPr="006F4238">
              <w:t>)</w:t>
            </w:r>
          </w:p>
        </w:tc>
      </w:tr>
    </w:tbl>
    <w:p w:rsidR="00413515" w:rsidRPr="006F4238" w:rsidRDefault="00413515" w:rsidP="00413515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413515" w:rsidRPr="006F4238" w:rsidTr="000868CC">
        <w:trPr>
          <w:trHeight w:val="794"/>
        </w:trPr>
        <w:tc>
          <w:tcPr>
            <w:tcW w:w="8926" w:type="dxa"/>
            <w:vAlign w:val="center"/>
          </w:tcPr>
          <w:p w:rsidR="00413515" w:rsidRPr="006F4238" w:rsidRDefault="00BF16C3" w:rsidP="000868CC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5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3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5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413515" w:rsidRPr="006F4238" w:rsidRDefault="00413515" w:rsidP="00001EEF">
            <w:pPr>
              <w:spacing w:line="360" w:lineRule="exact"/>
              <w:ind w:firstLine="0"/>
              <w:jc w:val="center"/>
            </w:pPr>
            <w:r w:rsidRPr="006F4238">
              <w:t>(</w:t>
            </w:r>
            <w:r w:rsidR="00001EEF">
              <w:t>4</w:t>
            </w:r>
            <w:r w:rsidR="004B754B">
              <w:t>а</w:t>
            </w:r>
            <w:r w:rsidRPr="006F4238">
              <w:t>)</w:t>
            </w:r>
          </w:p>
        </w:tc>
      </w:tr>
    </w:tbl>
    <w:p w:rsidR="007D4977" w:rsidRDefault="007D4977" w:rsidP="00413515">
      <w:pPr>
        <w:spacing w:line="360" w:lineRule="exact"/>
      </w:pPr>
    </w:p>
    <w:p w:rsidR="00413515" w:rsidRDefault="007D4977" w:rsidP="00413515">
      <w:pPr>
        <w:spacing w:line="360" w:lineRule="exact"/>
      </w:pPr>
      <w:r>
        <w:t>У</w:t>
      </w:r>
      <w:r w:rsidR="00413515" w:rsidRPr="006F4238">
        <w:t>равнение</w:t>
      </w:r>
      <w:r>
        <w:t xml:space="preserve"> (4</w:t>
      </w:r>
      <w:r w:rsidR="004B754B">
        <w:t>а</w:t>
      </w:r>
      <w:r>
        <w:t>)</w:t>
      </w:r>
      <w:r w:rsidR="00413515" w:rsidRPr="006F4238">
        <w:t xml:space="preserve"> может быть записано </w:t>
      </w:r>
      <w:r>
        <w:t>в виде (</w:t>
      </w:r>
      <w:r w:rsidR="004B754B">
        <w:t>4б</w:t>
      </w:r>
      <w:r>
        <w:t>).</w:t>
      </w:r>
    </w:p>
    <w:p w:rsidR="007D4977" w:rsidRPr="006F4238" w:rsidRDefault="007D4977" w:rsidP="00413515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413515" w:rsidRPr="006F4238" w:rsidTr="000868CC">
        <w:trPr>
          <w:trHeight w:val="794"/>
        </w:trPr>
        <w:tc>
          <w:tcPr>
            <w:tcW w:w="8926" w:type="dxa"/>
            <w:vAlign w:val="center"/>
          </w:tcPr>
          <w:p w:rsidR="00413515" w:rsidRPr="006F4238" w:rsidRDefault="00BF16C3" w:rsidP="000868CC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5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3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5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413515" w:rsidRPr="006F4238" w:rsidRDefault="00413515" w:rsidP="004B754B">
            <w:pPr>
              <w:spacing w:line="360" w:lineRule="exact"/>
              <w:ind w:firstLine="0"/>
              <w:jc w:val="center"/>
            </w:pPr>
            <w:r w:rsidRPr="006F4238">
              <w:t>(</w:t>
            </w:r>
            <w:r w:rsidR="004B754B">
              <w:t>4б</w:t>
            </w:r>
            <w:r w:rsidRPr="006F4238">
              <w:t>)</w:t>
            </w:r>
          </w:p>
        </w:tc>
      </w:tr>
    </w:tbl>
    <w:p w:rsidR="00413515" w:rsidRPr="006F4238" w:rsidRDefault="00413515" w:rsidP="00413515">
      <w:pPr>
        <w:spacing w:line="360" w:lineRule="exact"/>
      </w:pPr>
    </w:p>
    <w:p w:rsidR="00413515" w:rsidRPr="006F4238" w:rsidRDefault="00413515" w:rsidP="00413515">
      <w:pPr>
        <w:spacing w:line="360" w:lineRule="exact"/>
      </w:pPr>
      <w:r w:rsidRPr="006F4238">
        <w:t xml:space="preserve">Разность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6F4238">
        <w:t xml:space="preserve"> представляет собой располагаемый перепад энтальпий, превращаемый в кинетическую энергию потока и затем в работу в турбине, разность 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6F4238">
        <w:t xml:space="preserve"> </w:t>
      </w:r>
      <w:r w:rsidR="00005A96" w:rsidRPr="00005A96">
        <w:t>–</w:t>
      </w:r>
      <w:r w:rsidRPr="006F4238">
        <w:t xml:space="preserve"> это техническая работа насоса. Таким образом, работу, </w:t>
      </w:r>
      <w:r w:rsidRPr="006F4238">
        <w:lastRenderedPageBreak/>
        <w:t>производимую в цикле, можно рассматривать как разность работы, полученной в турбине, и работы, затрачиваемой на привод насоса.</w:t>
      </w:r>
      <w:r w:rsidR="00F51EA8">
        <w:t xml:space="preserve"> Таким образом, выражение для термического КПД цикла </w:t>
      </w:r>
      <w:proofErr w:type="spellStart"/>
      <w:r w:rsidR="00F51EA8">
        <w:t>Ренкина</w:t>
      </w:r>
      <w:proofErr w:type="spellEnd"/>
      <w:r w:rsidR="00F51EA8">
        <w:t xml:space="preserve"> примет вид (</w:t>
      </w:r>
      <w:r w:rsidR="004B754B">
        <w:t>4в</w:t>
      </w:r>
      <w:r w:rsidR="00F51EA8">
        <w:t>).</w:t>
      </w: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413515" w:rsidRPr="00B41D4C" w:rsidTr="000868CC">
        <w:trPr>
          <w:trHeight w:val="794"/>
        </w:trPr>
        <w:tc>
          <w:tcPr>
            <w:tcW w:w="8926" w:type="dxa"/>
            <w:vAlign w:val="center"/>
          </w:tcPr>
          <w:p w:rsidR="00413515" w:rsidRPr="006F4238" w:rsidRDefault="00BF16C3" w:rsidP="000868CC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т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нас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5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413515" w:rsidRPr="006F4238" w:rsidRDefault="00413515" w:rsidP="004B754B">
            <w:pPr>
              <w:spacing w:line="360" w:lineRule="exact"/>
              <w:ind w:firstLine="0"/>
              <w:jc w:val="center"/>
            </w:pPr>
            <w:r w:rsidRPr="006F4238">
              <w:t>(</w:t>
            </w:r>
            <w:r w:rsidR="004B754B">
              <w:t>4в</w:t>
            </w:r>
            <w:r w:rsidRPr="006F4238">
              <w:t>)</w:t>
            </w:r>
          </w:p>
        </w:tc>
      </w:tr>
    </w:tbl>
    <w:p w:rsidR="00413515" w:rsidRPr="00F51EA8" w:rsidRDefault="00F51EA8" w:rsidP="00413515">
      <w:pPr>
        <w:spacing w:line="360" w:lineRule="exact"/>
        <w:rPr>
          <w:i/>
        </w:rPr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т</m:t>
            </m:r>
          </m:sub>
        </m:sSub>
      </m:oMath>
      <w:r>
        <w:rPr>
          <w:rFonts w:eastAsiaTheme="minorEastAsia"/>
        </w:rPr>
        <w:t xml:space="preserve"> – работа турбины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l</m:t>
            </m:r>
          </m:e>
          <m:sub>
            <m:r>
              <w:rPr>
                <w:rFonts w:ascii="Cambria Math" w:eastAsiaTheme="minorEastAsia" w:hAnsi="Cambria Math"/>
              </w:rPr>
              <m:t>нас</m:t>
            </m:r>
          </m:sub>
        </m:sSub>
      </m:oMath>
      <w:r>
        <w:rPr>
          <w:rFonts w:eastAsiaTheme="minorEastAsia"/>
        </w:rPr>
        <w:t xml:space="preserve"> – работа насоса.</w:t>
      </w:r>
    </w:p>
    <w:p w:rsidR="00F51EA8" w:rsidRDefault="00F51EA8" w:rsidP="00413515">
      <w:pPr>
        <w:spacing w:line="360" w:lineRule="exact"/>
      </w:pPr>
    </w:p>
    <w:p w:rsidR="00005A96" w:rsidRDefault="00005A96" w:rsidP="00005A96">
      <w:pPr>
        <w:spacing w:line="360" w:lineRule="exact"/>
      </w:pPr>
      <w:r>
        <w:t>Ц</w:t>
      </w:r>
      <w:r w:rsidRPr="00455A42">
        <w:t xml:space="preserve">икл </w:t>
      </w:r>
      <w:proofErr w:type="spellStart"/>
      <w:r w:rsidRPr="00455A42">
        <w:t>Ренкина</w:t>
      </w:r>
      <w:proofErr w:type="spellEnd"/>
      <w:r>
        <w:t xml:space="preserve"> с точки зрения термического КПД</w:t>
      </w:r>
      <w:r w:rsidRPr="00455A42">
        <w:t xml:space="preserve"> представляется менее выгодным, чем обратимый цикл Карно, поскольку степень заполнения цикла (равно как и средняя температура подвода теплоты) для цикла </w:t>
      </w:r>
      <w:proofErr w:type="spellStart"/>
      <w:r w:rsidRPr="00455A42">
        <w:t>Ренкина</w:t>
      </w:r>
      <w:proofErr w:type="spellEnd"/>
      <w:r w:rsidRPr="00455A42">
        <w:t xml:space="preserve"> оказывается меньше, чем для цикла Карно. Однако с учетом реальных условий осуществления цикла и значительно меньшего влияния необратимости процесса сжатия воды по сравнению со сжатием влажного пара на общий КПД цикла экономичность цикла </w:t>
      </w:r>
      <w:proofErr w:type="spellStart"/>
      <w:r w:rsidRPr="00455A42">
        <w:t>Ренкина</w:t>
      </w:r>
      <w:proofErr w:type="spellEnd"/>
      <w:r w:rsidRPr="00455A42">
        <w:t xml:space="preserve"> выше экономичности соответствующего цикла Карно во влажном паре. Вместе с тем замена громоздкого компрессора для сжатия влажного пара компактным водяным насосом позволяет существенно снизить затраты на сооружение теплосиловой установки и упростить ее эксплуатацию.</w:t>
      </w:r>
      <w:r w:rsidR="00D2400D">
        <w:fldChar w:fldCharType="begin"/>
      </w:r>
      <w:r w:rsidR="006868E2">
        <w:instrText xml:space="preserve"> ADDIN ZOTERO_ITEM CSL_CITATION {"citationID":"9z8Gs00D","properties":{"formattedCitation":"[3]","plainCitation":"[3]","noteIndex":0},"citationItems":[{"id":8,"uris":["http://zotero.org/users/local/LTT5qjcx/items/WIHD4RU3"],"uri":["http://zotero.org/users/local/LTT5qjcx/items/WIHD4RU3"],"itemData":{"id":8,"type":"book","title":"Техническая термодинамика: учебник для вузов","publisher":"Издательский дом МЭИ","publisher-place":"Москва","number-of-pages":"495","event-place":"Москва","ISBN":"978-5-383-01024-2","language":"ru","author":[{"family":"Кириллин","given":"В.А."},{"family":"Сычев","given":"В.В."},{"family":"Шейндлин","given":"А.Е."}],"issued":{"date-parts":[["2016"]]}}}],"schema":"https://github.com/citation-style-language/schema/raw/master/csl-citation.json"} </w:instrText>
      </w:r>
      <w:r w:rsidR="00D2400D">
        <w:fldChar w:fldCharType="separate"/>
      </w:r>
      <w:r w:rsidR="006868E2" w:rsidRPr="006868E2">
        <w:rPr>
          <w:rFonts w:ascii="Times New Roman" w:hAnsi="Times New Roman" w:cs="Times New Roman"/>
        </w:rPr>
        <w:t>[3]</w:t>
      </w:r>
      <w:r w:rsidR="00D2400D">
        <w:fldChar w:fldCharType="end"/>
      </w:r>
    </w:p>
    <w:p w:rsidR="007718DB" w:rsidRDefault="007718DB" w:rsidP="000868CC">
      <w:pPr>
        <w:spacing w:line="360" w:lineRule="exact"/>
      </w:pPr>
    </w:p>
    <w:p w:rsidR="00DD1421" w:rsidRDefault="00DD1421" w:rsidP="000868CC">
      <w:pPr>
        <w:spacing w:line="360" w:lineRule="exact"/>
      </w:pPr>
    </w:p>
    <w:p w:rsidR="009F452B" w:rsidRPr="0087198B" w:rsidRDefault="009F452B" w:rsidP="00462F6A">
      <w:pPr>
        <w:ind w:firstLine="0"/>
        <w:jc w:val="center"/>
      </w:pPr>
      <w:r w:rsidRPr="0087198B">
        <w:rPr>
          <w:noProof/>
          <w:lang w:eastAsia="ru-RU"/>
        </w:rPr>
        <w:drawing>
          <wp:inline distT="0" distB="0" distL="0" distR="0" wp14:anchorId="6FF2FBCE" wp14:editId="57B3135B">
            <wp:extent cx="3038475" cy="2317024"/>
            <wp:effectExtent l="0" t="0" r="0" b="7620"/>
            <wp:docPr id="3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Рисунок 2"/>
                    <pic:cNvPicPr>
                      <a:picLocks noChangeAspect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910"/>
                    <a:stretch/>
                  </pic:blipFill>
                  <pic:spPr>
                    <a:xfrm>
                      <a:off x="0" y="0"/>
                      <a:ext cx="3060229" cy="23336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52B" w:rsidRDefault="009F452B" w:rsidP="00462F6A">
      <w:pPr>
        <w:spacing w:line="360" w:lineRule="exact"/>
        <w:ind w:firstLine="0"/>
        <w:jc w:val="center"/>
      </w:pPr>
      <w:r w:rsidRPr="0087198B">
        <w:t xml:space="preserve">Рисунок </w:t>
      </w:r>
      <w:r w:rsidR="00FA23CA">
        <w:t>1.</w:t>
      </w:r>
      <w:r w:rsidRPr="0087198B">
        <w:t>5</w:t>
      </w:r>
      <w:r>
        <w:t xml:space="preserve"> – </w:t>
      </w:r>
      <w:proofErr w:type="spellStart"/>
      <w:r w:rsidRPr="00DB238A">
        <w:rPr>
          <w:i/>
          <w:lang w:val="en-US"/>
        </w:rPr>
        <w:t>Ts</w:t>
      </w:r>
      <w:proofErr w:type="spellEnd"/>
      <w:r w:rsidRPr="00DB238A">
        <w:t>-</w:t>
      </w:r>
      <w:r>
        <w:t xml:space="preserve">диаграмма </w:t>
      </w:r>
      <w:r w:rsidRPr="0087198B">
        <w:t xml:space="preserve">идеального цикла </w:t>
      </w:r>
      <w:proofErr w:type="spellStart"/>
      <w:r w:rsidRPr="0087198B">
        <w:t>Ренкина</w:t>
      </w:r>
      <w:proofErr w:type="spellEnd"/>
      <w:r w:rsidRPr="0087198B">
        <w:t xml:space="preserve"> с промежуточным перегревом пара</w:t>
      </w:r>
      <w:r>
        <w:t xml:space="preserve">, где: </w:t>
      </w:r>
    </w:p>
    <w:p w:rsidR="009F452B" w:rsidRDefault="009F452B" w:rsidP="009F452B">
      <w:pPr>
        <w:spacing w:line="360" w:lineRule="exact"/>
      </w:pPr>
      <w:r w:rsidRPr="0087198B">
        <w:t xml:space="preserve">8-9 – нагрев воды в парогенераторе; </w:t>
      </w:r>
    </w:p>
    <w:p w:rsidR="009F452B" w:rsidRDefault="009F452B" w:rsidP="009F452B">
      <w:pPr>
        <w:spacing w:line="360" w:lineRule="exact"/>
      </w:pPr>
      <w:r w:rsidRPr="0087198B">
        <w:t xml:space="preserve">9-1 – процесс парообразования; </w:t>
      </w:r>
    </w:p>
    <w:p w:rsidR="009F452B" w:rsidRDefault="009F452B" w:rsidP="009F452B">
      <w:pPr>
        <w:spacing w:line="360" w:lineRule="exact"/>
      </w:pPr>
      <w:r w:rsidRPr="0087198B">
        <w:t xml:space="preserve">1-2 – расширение пара в ЦВД турбины; </w:t>
      </w:r>
    </w:p>
    <w:p w:rsidR="009F452B" w:rsidRDefault="009F452B" w:rsidP="009F452B">
      <w:pPr>
        <w:spacing w:line="360" w:lineRule="exact"/>
      </w:pPr>
      <w:r w:rsidRPr="0087198B">
        <w:t xml:space="preserve">2-3 – сепарация пара; </w:t>
      </w:r>
    </w:p>
    <w:p w:rsidR="009F452B" w:rsidRDefault="009F452B" w:rsidP="009F452B">
      <w:pPr>
        <w:spacing w:line="360" w:lineRule="exact"/>
      </w:pPr>
      <w:r w:rsidRPr="0087198B">
        <w:t xml:space="preserve">3-4 – перегрев пара в пароперегревателе; </w:t>
      </w:r>
    </w:p>
    <w:p w:rsidR="009F452B" w:rsidRDefault="009F452B" w:rsidP="009F452B">
      <w:pPr>
        <w:spacing w:line="360" w:lineRule="exact"/>
      </w:pPr>
      <w:r w:rsidRPr="0087198B">
        <w:t xml:space="preserve">4-5 – расширение пара в ЦНД турбины; </w:t>
      </w:r>
    </w:p>
    <w:p w:rsidR="009F452B" w:rsidRDefault="009F452B" w:rsidP="009F452B">
      <w:pPr>
        <w:spacing w:line="360" w:lineRule="exact"/>
      </w:pPr>
      <w:r w:rsidRPr="0087198B">
        <w:t xml:space="preserve">5-6 – конденсация пара; </w:t>
      </w:r>
    </w:p>
    <w:p w:rsidR="009F452B" w:rsidRDefault="009F452B" w:rsidP="009F452B">
      <w:pPr>
        <w:spacing w:line="360" w:lineRule="exact"/>
      </w:pPr>
      <w:r w:rsidRPr="0087198B">
        <w:lastRenderedPageBreak/>
        <w:t xml:space="preserve">6-7 – подогрев воды в подогревателе; </w:t>
      </w:r>
    </w:p>
    <w:p w:rsidR="009F452B" w:rsidRPr="0087198B" w:rsidRDefault="009F452B" w:rsidP="009F452B">
      <w:pPr>
        <w:spacing w:line="360" w:lineRule="exact"/>
      </w:pPr>
      <w:r w:rsidRPr="0087198B">
        <w:t>7-8 – сжатие воды насосом.</w:t>
      </w:r>
    </w:p>
    <w:p w:rsidR="009F452B" w:rsidRPr="0087198B" w:rsidRDefault="009F452B" w:rsidP="009F452B">
      <w:pPr>
        <w:spacing w:line="360" w:lineRule="exact"/>
      </w:pPr>
    </w:p>
    <w:p w:rsidR="00607864" w:rsidRDefault="009F452B" w:rsidP="00AA38B0">
      <w:pPr>
        <w:spacing w:line="360" w:lineRule="exact"/>
      </w:pPr>
      <w:proofErr w:type="gramStart"/>
      <w:r w:rsidRPr="0087198B">
        <w:t>Насыщенный пар второго контура, приготовленный в парогенераторе</w:t>
      </w:r>
      <w:r>
        <w:t xml:space="preserve"> (</w:t>
      </w:r>
      <w:proofErr w:type="gramEnd"/>
    </w:p>
    <w:p w:rsidR="00607864" w:rsidRDefault="00607864" w:rsidP="000868CC">
      <w:pPr>
        <w:spacing w:line="360" w:lineRule="exact"/>
      </w:pPr>
    </w:p>
    <w:p w:rsidR="00F50DF5" w:rsidRDefault="00F50DF5" w:rsidP="00F50DF5">
      <w:pPr>
        <w:pStyle w:val="2"/>
      </w:pPr>
      <w:bookmarkStart w:id="3" w:name="_Toc9553662"/>
      <w:r>
        <w:t>1.4 </w:t>
      </w:r>
      <w:r w:rsidRPr="00F50DF5">
        <w:t xml:space="preserve">Идеальный и реальный циклы </w:t>
      </w:r>
      <w:proofErr w:type="spellStart"/>
      <w:r w:rsidRPr="00F50DF5">
        <w:t>Ренкина</w:t>
      </w:r>
      <w:proofErr w:type="spellEnd"/>
      <w:r w:rsidRPr="00F50DF5">
        <w:t>. Учёт потерь от необратимости</w:t>
      </w:r>
      <w:bookmarkEnd w:id="3"/>
    </w:p>
    <w:p w:rsidR="00F50DF5" w:rsidRDefault="00F50DF5" w:rsidP="0098579C">
      <w:pPr>
        <w:spacing w:line="360" w:lineRule="exact"/>
      </w:pPr>
    </w:p>
    <w:p w:rsidR="00F50DF5" w:rsidRDefault="00F50DF5" w:rsidP="00F50DF5">
      <w:pPr>
        <w:spacing w:line="360" w:lineRule="exact"/>
      </w:pPr>
      <w:r>
        <w:t>Т</w:t>
      </w:r>
      <w:r w:rsidRPr="0087198B">
        <w:t>ермическ</w:t>
      </w:r>
      <w:r>
        <w:t>ий</w:t>
      </w:r>
      <w:r w:rsidRPr="0087198B">
        <w:t xml:space="preserve"> КПД </w:t>
      </w:r>
      <w:r>
        <w:t xml:space="preserve">идеального </w:t>
      </w:r>
      <w:r w:rsidRPr="0087198B">
        <w:t xml:space="preserve">цикла </w:t>
      </w:r>
      <w:proofErr w:type="spellStart"/>
      <w:r w:rsidRPr="0087198B">
        <w:t>Ренкина</w:t>
      </w:r>
      <w:proofErr w:type="spellEnd"/>
      <w:r w:rsidRPr="0087198B">
        <w:t xml:space="preserve"> с перегревом пар</w:t>
      </w:r>
      <w:r>
        <w:t>а</w:t>
      </w:r>
      <w:r w:rsidR="00F977AB">
        <w:t>, как было показано ранее,</w:t>
      </w:r>
      <w:r>
        <w:t xml:space="preserve"> определяется </w:t>
      </w:r>
      <w:r w:rsidR="000F2952">
        <w:t>соотношениями (4)</w:t>
      </w:r>
      <w:r w:rsidR="004468E0">
        <w:t>.</w:t>
      </w:r>
    </w:p>
    <w:p w:rsidR="00F50DF5" w:rsidRPr="0087198B" w:rsidRDefault="00F50DF5" w:rsidP="00F50DF5">
      <w:pPr>
        <w:spacing w:line="360" w:lineRule="exact"/>
      </w:pPr>
      <w:r w:rsidRPr="0087198B">
        <w:t xml:space="preserve">Рассмотрим </w:t>
      </w:r>
      <w:r>
        <w:t xml:space="preserve">теперь </w:t>
      </w:r>
      <w:r w:rsidRPr="0087198B">
        <w:t xml:space="preserve">реальный цикл </w:t>
      </w:r>
      <w:proofErr w:type="spellStart"/>
      <w:r w:rsidRPr="0087198B">
        <w:t>Ренкина</w:t>
      </w:r>
      <w:proofErr w:type="spellEnd"/>
      <w:r w:rsidRPr="0087198B">
        <w:t xml:space="preserve"> (цикл с потерями, обусловленными необратимостью реальных процессов). Рассмотрение потерь от необратимости в цикле </w:t>
      </w:r>
      <w:proofErr w:type="spellStart"/>
      <w:r w:rsidRPr="0087198B">
        <w:t>Ренкина</w:t>
      </w:r>
      <w:proofErr w:type="spellEnd"/>
      <w:r w:rsidRPr="0087198B">
        <w:t xml:space="preserve"> проведем с помощью метода коэффициентов полезного действия.</w:t>
      </w:r>
    </w:p>
    <w:p w:rsidR="00F50DF5" w:rsidRPr="0087198B" w:rsidRDefault="00F50DF5" w:rsidP="00F50DF5">
      <w:pPr>
        <w:spacing w:line="360" w:lineRule="exact"/>
      </w:pPr>
      <w:r w:rsidRPr="0087198B">
        <w:t>Цель этого рассмотрения – выяснить, в каких элементах теплосиловой паротурбинной установки имеют место основные необратимые потери, и на конкретных примерах оценить порядок величины этих потерь.</w:t>
      </w:r>
    </w:p>
    <w:p w:rsidR="00F50DF5" w:rsidRPr="0087198B" w:rsidRDefault="00F50DF5" w:rsidP="00F50DF5">
      <w:pPr>
        <w:spacing w:line="360" w:lineRule="exact"/>
      </w:pPr>
      <w:r w:rsidRPr="0087198B">
        <w:t xml:space="preserve">Прежде </w:t>
      </w:r>
      <w:proofErr w:type="gramStart"/>
      <w:r w:rsidRPr="0087198B">
        <w:t>всего</w:t>
      </w:r>
      <w:proofErr w:type="gramEnd"/>
      <w:r w:rsidRPr="0087198B">
        <w:t xml:space="preserve"> следует упомянуть необратимые потери при течении пара в проточной части турбины (в сопловых аппаратах и на рабочих лопатках), которые обусловлены неизбежным трением в пограничном слое и другими гидродинамическими явлениями.</w:t>
      </w:r>
    </w:p>
    <w:p w:rsidR="00F50DF5" w:rsidRDefault="00F50DF5" w:rsidP="00F50DF5">
      <w:pPr>
        <w:spacing w:line="360" w:lineRule="exact"/>
      </w:pPr>
      <w:r w:rsidRPr="0087198B">
        <w:t xml:space="preserve">Процесс адиабатного течения протекает с увеличением энтропии. </w:t>
      </w:r>
      <w:proofErr w:type="gramStart"/>
      <w:r w:rsidRPr="0087198B">
        <w:t>В случае, когда пар на выходе из турбины является влажным, температуры в конце процесса расширения будут одинаковыми и в обратимом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87198B">
        <w:t>), и в необратимом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д</m:t>
            </m:r>
          </m:sub>
        </m:sSub>
      </m:oMath>
      <w:r w:rsidRPr="0087198B">
        <w:t xml:space="preserve">) процессах, поскольку процесс расширения происходит в обоих случаях до одного и того же да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87198B">
        <w:t>, а в двухфазной области (влажный пар) изобара с</w:t>
      </w:r>
      <w:proofErr w:type="spellStart"/>
      <w:r w:rsidRPr="0087198B">
        <w:t>овпадает</w:t>
      </w:r>
      <w:proofErr w:type="spellEnd"/>
      <w:r w:rsidRPr="0087198B">
        <w:t xml:space="preserve"> с изотермой.</w:t>
      </w:r>
      <w:proofErr w:type="gramEnd"/>
      <w:r w:rsidRPr="0087198B">
        <w:t xml:space="preserve"> Это видно из рисунка </w:t>
      </w:r>
      <w:r w:rsidR="004468E0">
        <w:t>1.</w:t>
      </w:r>
      <w:r w:rsidRPr="0087198B">
        <w:t xml:space="preserve">6, на котором изображен действительный процесс расширения пара в турбине в </w:t>
      </w:r>
      <w:proofErr w:type="spellStart"/>
      <w:r w:rsidRPr="00DB238A">
        <w:rPr>
          <w:i/>
        </w:rPr>
        <w:t>hs</w:t>
      </w:r>
      <w:proofErr w:type="spellEnd"/>
      <w:r>
        <w:t>-</w:t>
      </w:r>
      <w:r w:rsidRPr="0087198B">
        <w:t xml:space="preserve"> и </w:t>
      </w:r>
      <w:proofErr w:type="spellStart"/>
      <w:r w:rsidRPr="00DB238A">
        <w:rPr>
          <w:i/>
        </w:rPr>
        <w:t>Ts</w:t>
      </w:r>
      <w:proofErr w:type="spellEnd"/>
      <w:r w:rsidRPr="0087198B">
        <w:t>-диаграммах.</w:t>
      </w:r>
    </w:p>
    <w:p w:rsidR="00F50DF5" w:rsidRPr="0087198B" w:rsidRDefault="00F50DF5" w:rsidP="00F50DF5">
      <w:pPr>
        <w:spacing w:line="360" w:lineRule="exact"/>
        <w:ind w:firstLine="567"/>
      </w:pPr>
    </w:p>
    <w:p w:rsidR="00F50DF5" w:rsidRDefault="00F50DF5" w:rsidP="00584F15">
      <w:pPr>
        <w:ind w:firstLine="0"/>
        <w:jc w:val="center"/>
      </w:pPr>
      <w:r w:rsidRPr="0087198B">
        <w:rPr>
          <w:noProof/>
          <w:lang w:eastAsia="ru-RU"/>
        </w:rPr>
        <w:lastRenderedPageBreak/>
        <w:drawing>
          <wp:inline distT="0" distB="0" distL="0" distR="0" wp14:anchorId="0EE84C93" wp14:editId="00CE5D1A">
            <wp:extent cx="5285237" cy="2554766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97404" cy="2560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a9"/>
        <w:tblW w:w="0" w:type="auto"/>
        <w:tblInd w:w="7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3"/>
        <w:gridCol w:w="4077"/>
      </w:tblGrid>
      <w:tr w:rsidR="00F50DF5" w:rsidTr="00CF7089">
        <w:tc>
          <w:tcPr>
            <w:tcW w:w="4253" w:type="dxa"/>
          </w:tcPr>
          <w:p w:rsidR="00F50DF5" w:rsidRDefault="00F50DF5" w:rsidP="00F50DF5">
            <w:pPr>
              <w:ind w:firstLine="0"/>
              <w:jc w:val="center"/>
            </w:pPr>
            <w:r>
              <w:t>(а)</w:t>
            </w:r>
          </w:p>
        </w:tc>
        <w:tc>
          <w:tcPr>
            <w:tcW w:w="4077" w:type="dxa"/>
          </w:tcPr>
          <w:p w:rsidR="00F50DF5" w:rsidRDefault="00F50DF5" w:rsidP="00F50DF5">
            <w:pPr>
              <w:ind w:firstLine="0"/>
              <w:jc w:val="center"/>
            </w:pPr>
            <w:r>
              <w:t>(б)</w:t>
            </w:r>
          </w:p>
        </w:tc>
      </w:tr>
    </w:tbl>
    <w:p w:rsidR="00F50DF5" w:rsidRPr="0087198B" w:rsidRDefault="00F50DF5" w:rsidP="00F50DF5">
      <w:pPr>
        <w:spacing w:line="360" w:lineRule="exact"/>
        <w:jc w:val="center"/>
      </w:pPr>
      <w:r>
        <w:t xml:space="preserve">Рисунок 1.6 – </w:t>
      </w:r>
      <w:r w:rsidRPr="0087198B">
        <w:t>Диаграмм</w:t>
      </w:r>
      <w:r>
        <w:t>ы</w:t>
      </w:r>
      <w:r w:rsidRPr="0087198B">
        <w:t xml:space="preserve"> </w:t>
      </w:r>
      <w:proofErr w:type="spellStart"/>
      <w:r w:rsidRPr="00272642">
        <w:rPr>
          <w:i/>
        </w:rPr>
        <w:t>hs</w:t>
      </w:r>
      <w:proofErr w:type="spellEnd"/>
      <w:r w:rsidRPr="0087198B">
        <w:t xml:space="preserve"> </w:t>
      </w:r>
      <w:r>
        <w:t xml:space="preserve">(а) </w:t>
      </w:r>
      <w:r w:rsidRPr="0087198B">
        <w:t xml:space="preserve">и </w:t>
      </w:r>
      <w:proofErr w:type="spellStart"/>
      <w:r w:rsidRPr="00DB238A">
        <w:rPr>
          <w:i/>
        </w:rPr>
        <w:t>Ts</w:t>
      </w:r>
      <w:proofErr w:type="spellEnd"/>
      <w:r w:rsidRPr="0087198B">
        <w:t xml:space="preserve"> </w:t>
      </w:r>
      <w:r>
        <w:t xml:space="preserve">(б) </w:t>
      </w:r>
      <w:r w:rsidRPr="0087198B">
        <w:t xml:space="preserve">процесса 1-2 реального цикла </w:t>
      </w:r>
      <w:proofErr w:type="spellStart"/>
      <w:r w:rsidRPr="0087198B">
        <w:t>Ренкина</w:t>
      </w:r>
      <w:proofErr w:type="spellEnd"/>
      <w:r>
        <w:t>.</w:t>
      </w:r>
    </w:p>
    <w:p w:rsidR="00F50DF5" w:rsidRPr="0087198B" w:rsidRDefault="00F50DF5" w:rsidP="00F50DF5">
      <w:pPr>
        <w:spacing w:line="360" w:lineRule="exact"/>
      </w:pPr>
    </w:p>
    <w:p w:rsidR="00F50DF5" w:rsidRDefault="00F50DF5" w:rsidP="00F50DF5">
      <w:pPr>
        <w:spacing w:line="360" w:lineRule="exact"/>
      </w:pPr>
      <w:r w:rsidRPr="0087198B">
        <w:t>Если бы процесс расширения пара в турбине был обратимым (отсутствие трения и других потерь), то в кинетическую энергию и, следовательно, в работу турбины был бы преобразован весь располагаемый перепад значений энтальпии:</w:t>
      </w:r>
    </w:p>
    <w:p w:rsidR="00F50DF5" w:rsidRDefault="00F50DF5" w:rsidP="00455A3C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F50DF5" w:rsidTr="004E0AE0">
        <w:trPr>
          <w:trHeight w:val="80"/>
        </w:trPr>
        <w:tc>
          <w:tcPr>
            <w:tcW w:w="8926" w:type="dxa"/>
            <w:vAlign w:val="center"/>
          </w:tcPr>
          <w:p w:rsidR="00F50DF5" w:rsidRPr="00ED1657" w:rsidRDefault="00BF16C3" w:rsidP="00F50DF5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теор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702" w:type="dxa"/>
            <w:vAlign w:val="center"/>
          </w:tcPr>
          <w:p w:rsidR="00F50DF5" w:rsidRDefault="00A22F96" w:rsidP="00F50DF5">
            <w:pPr>
              <w:spacing w:line="360" w:lineRule="exact"/>
              <w:ind w:firstLine="0"/>
              <w:jc w:val="center"/>
            </w:pPr>
            <w:r>
              <w:t>(10</w:t>
            </w:r>
            <w:r w:rsidR="00F50DF5">
              <w:t>)</w:t>
            </w:r>
          </w:p>
        </w:tc>
      </w:tr>
    </w:tbl>
    <w:p w:rsidR="00F50DF5" w:rsidRPr="0087198B" w:rsidRDefault="00F50DF5" w:rsidP="00455A3C">
      <w:pPr>
        <w:spacing w:line="360" w:lineRule="exact"/>
      </w:pPr>
    </w:p>
    <w:p w:rsidR="00F50DF5" w:rsidRDefault="00F50DF5" w:rsidP="00F50DF5">
      <w:pPr>
        <w:spacing w:line="360" w:lineRule="exact"/>
      </w:pPr>
      <w:proofErr w:type="gramStart"/>
      <w:r w:rsidRPr="0087198B">
        <w:t>Вследствие же</w:t>
      </w:r>
      <w:proofErr w:type="gramEnd"/>
      <w:r w:rsidRPr="0087198B">
        <w:t xml:space="preserve"> необратимых потерь</w:t>
      </w:r>
      <w:r>
        <w:t>,</w:t>
      </w:r>
      <w:r w:rsidRPr="0087198B">
        <w:t xml:space="preserve"> работа, получаемая в турбине</w:t>
      </w:r>
      <w:r>
        <w:t>,</w:t>
      </w:r>
      <w:r w:rsidRPr="0087198B">
        <w:t xml:space="preserve"> в действительном процессе расширения пара, составляет меньшую величину:</w:t>
      </w:r>
    </w:p>
    <w:p w:rsidR="00F50DF5" w:rsidRDefault="00F50DF5" w:rsidP="00F50DF5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F50DF5" w:rsidTr="004E0AE0">
        <w:trPr>
          <w:trHeight w:val="80"/>
        </w:trPr>
        <w:tc>
          <w:tcPr>
            <w:tcW w:w="8926" w:type="dxa"/>
            <w:vAlign w:val="center"/>
          </w:tcPr>
          <w:p w:rsidR="00F50DF5" w:rsidRPr="00ED1657" w:rsidRDefault="00BF16C3" w:rsidP="00F50DF5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действ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д</m:t>
                    </m:r>
                  </m:sub>
                </m:sSub>
              </m:oMath>
            </m:oMathPara>
          </w:p>
        </w:tc>
        <w:tc>
          <w:tcPr>
            <w:tcW w:w="702" w:type="dxa"/>
            <w:vAlign w:val="center"/>
          </w:tcPr>
          <w:p w:rsidR="00F50DF5" w:rsidRDefault="00A22F96" w:rsidP="00F50DF5">
            <w:pPr>
              <w:spacing w:line="360" w:lineRule="exact"/>
              <w:ind w:firstLine="0"/>
              <w:jc w:val="center"/>
            </w:pPr>
            <w:r>
              <w:t>(11</w:t>
            </w:r>
            <w:r w:rsidR="00F50DF5">
              <w:t>)</w:t>
            </w:r>
          </w:p>
        </w:tc>
      </w:tr>
    </w:tbl>
    <w:p w:rsidR="00F50DF5" w:rsidRPr="0087198B" w:rsidRDefault="00F50DF5" w:rsidP="003A62CE"/>
    <w:p w:rsidR="00F50DF5" w:rsidRDefault="00F50DF5" w:rsidP="003A62CE">
      <w:pPr>
        <w:rPr>
          <w:rFonts w:eastAsiaTheme="minorEastAsia"/>
        </w:rPr>
      </w:pPr>
      <w:r w:rsidRPr="0087198B">
        <w:t xml:space="preserve">Учитывая, что всег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д</m:t>
            </m:r>
          </m:sub>
        </m:sSub>
        <m:r>
          <w:rPr>
            <w:rFonts w:ascii="Cambria Math" w:hAnsi="Cambria Math"/>
          </w:rPr>
          <m:t>&gt;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, то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т</m:t>
            </m:r>
          </m:sub>
          <m:sup>
            <m:r>
              <w:rPr>
                <w:rFonts w:ascii="Cambria Math" w:hAnsi="Cambria Math"/>
              </w:rPr>
              <m:t>действ</m:t>
            </m:r>
          </m:sup>
        </m:sSubSup>
        <m:r>
          <w:rPr>
            <w:rFonts w:ascii="Cambria Math" w:hAnsi="Cambria Math"/>
          </w:rPr>
          <m:t>&lt;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т</m:t>
            </m:r>
          </m:sub>
          <m:sup>
            <m:r>
              <w:rPr>
                <w:rFonts w:ascii="Cambria Math" w:hAnsi="Cambria Math"/>
              </w:rPr>
              <m:t>теор</m:t>
            </m:r>
          </m:sup>
        </m:sSubSup>
      </m:oMath>
      <w:r>
        <w:rPr>
          <w:rFonts w:eastAsiaTheme="minorEastAsia"/>
        </w:rPr>
        <w:t>.</w:t>
      </w:r>
    </w:p>
    <w:p w:rsidR="00F50DF5" w:rsidRDefault="00F50DF5" w:rsidP="003A62CE"/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F50DF5" w:rsidTr="004E0AE0">
        <w:trPr>
          <w:trHeight w:val="80"/>
        </w:trPr>
        <w:tc>
          <w:tcPr>
            <w:tcW w:w="8926" w:type="dxa"/>
            <w:vAlign w:val="center"/>
          </w:tcPr>
          <w:p w:rsidR="00F50DF5" w:rsidRPr="002A229A" w:rsidRDefault="00BF16C3" w:rsidP="00F50DF5">
            <w:pPr>
              <w:spacing w:line="276" w:lineRule="auto"/>
              <w:jc w:val="center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теор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действ</m:t>
                    </m:r>
                  </m:sup>
                </m:sSub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д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I-2-2д-II-I </m:t>
                    </m:r>
                  </m:sub>
                </m:sSub>
              </m:oMath>
            </m:oMathPara>
          </w:p>
        </w:tc>
        <w:tc>
          <w:tcPr>
            <w:tcW w:w="702" w:type="dxa"/>
            <w:vAlign w:val="center"/>
          </w:tcPr>
          <w:p w:rsidR="00F50DF5" w:rsidRDefault="00A22F96" w:rsidP="00F50DF5">
            <w:pPr>
              <w:spacing w:line="360" w:lineRule="exact"/>
              <w:ind w:firstLine="0"/>
              <w:jc w:val="center"/>
            </w:pPr>
            <w:r>
              <w:t>(12</w:t>
            </w:r>
            <w:r w:rsidR="00F50DF5">
              <w:t>)</w:t>
            </w:r>
          </w:p>
        </w:tc>
      </w:tr>
    </w:tbl>
    <w:p w:rsidR="00F50DF5" w:rsidRDefault="00F50DF5" w:rsidP="00F50DF5">
      <w:pPr>
        <w:spacing w:line="360" w:lineRule="exact"/>
      </w:pPr>
    </w:p>
    <w:p w:rsidR="00F50DF5" w:rsidRDefault="00F50DF5" w:rsidP="00F50DF5">
      <w:pPr>
        <w:spacing w:line="360" w:lineRule="exact"/>
      </w:pPr>
      <w:r>
        <w:t xml:space="preserve">гд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 xml:space="preserve">I-2-2д-II-I </m:t>
            </m:r>
          </m:sub>
        </m:sSub>
      </m:oMath>
      <w:r w:rsidRPr="00236D2E">
        <w:rPr>
          <w:rFonts w:eastAsiaTheme="minorEastAsia"/>
        </w:rPr>
        <w:t xml:space="preserve"> – </w:t>
      </w:r>
      <w:r w:rsidRPr="0087198B">
        <w:t>площадь</w:t>
      </w:r>
      <w:r w:rsidRPr="00236D2E">
        <w:t xml:space="preserve"> фигуры</w:t>
      </w:r>
      <w:r>
        <w:t xml:space="preserve"> I-2-2д-II-I на рисунке </w:t>
      </w:r>
      <w:r w:rsidR="00F748EE">
        <w:t>1.</w:t>
      </w:r>
      <w:r w:rsidRPr="0087198B">
        <w:t>6</w:t>
      </w:r>
      <w:r>
        <w:t>б</w:t>
      </w:r>
      <w:r w:rsidRPr="0087198B">
        <w:t>.</w:t>
      </w:r>
    </w:p>
    <w:p w:rsidR="00F50DF5" w:rsidRDefault="00F50DF5" w:rsidP="00F50DF5">
      <w:pPr>
        <w:spacing w:line="360" w:lineRule="exact"/>
      </w:pPr>
      <w:r w:rsidRPr="0087198B">
        <w:t xml:space="preserve">В этом случае внутренний относительный КПД паровой турбины определяется </w:t>
      </w:r>
      <w:r w:rsidR="00F748EE">
        <w:t>выражением (13).</w:t>
      </w:r>
    </w:p>
    <w:p w:rsidR="00F50DF5" w:rsidRPr="0087198B" w:rsidRDefault="00F50DF5" w:rsidP="00F50DF5">
      <w:pPr>
        <w:spacing w:line="360" w:lineRule="exact"/>
        <w:ind w:firstLine="567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F50DF5" w:rsidTr="00F50DF5">
        <w:trPr>
          <w:trHeight w:val="794"/>
        </w:trPr>
        <w:tc>
          <w:tcPr>
            <w:tcW w:w="8926" w:type="dxa"/>
            <w:vAlign w:val="center"/>
          </w:tcPr>
          <w:p w:rsidR="00F50DF5" w:rsidRPr="002A229A" w:rsidRDefault="00BF16C3" w:rsidP="00F50DF5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o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д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F50DF5" w:rsidRDefault="00F748EE" w:rsidP="00F50DF5">
            <w:pPr>
              <w:spacing w:line="360" w:lineRule="exact"/>
              <w:ind w:firstLine="0"/>
              <w:jc w:val="center"/>
            </w:pPr>
            <w:r>
              <w:t>(13</w:t>
            </w:r>
            <w:r w:rsidR="00F50DF5">
              <w:t>)</w:t>
            </w:r>
          </w:p>
        </w:tc>
      </w:tr>
    </w:tbl>
    <w:p w:rsidR="00B57E2C" w:rsidRDefault="00B57E2C" w:rsidP="00E46F49"/>
    <w:p w:rsidR="00F50DF5" w:rsidRPr="0087198B" w:rsidRDefault="00F50DF5" w:rsidP="00B57E2C">
      <w:pPr>
        <w:spacing w:line="360" w:lineRule="exact"/>
      </w:pPr>
      <w:r>
        <w:lastRenderedPageBreak/>
        <w:t>Отметим, что в</w:t>
      </w:r>
      <w:r w:rsidRPr="0087198B">
        <w:t xml:space="preserve">нутренний относительный КПД современных мощных паровых турбин высоких параметров составляет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oi</m:t>
            </m:r>
          </m:sub>
          <m:sup>
            <m:r>
              <w:rPr>
                <w:rFonts w:ascii="Cambria Math" w:hAnsi="Cambria Math"/>
              </w:rPr>
              <m:t>т</m:t>
            </m:r>
          </m:sup>
        </m:sSubSup>
        <m:r>
          <w:rPr>
            <w:rFonts w:ascii="Cambria Math" w:hAnsi="Cambria Math"/>
          </w:rPr>
          <m:t>=0,85÷0,90</m:t>
        </m:r>
      </m:oMath>
      <w:r w:rsidRPr="0087198B">
        <w:t>.</w:t>
      </w:r>
    </w:p>
    <w:p w:rsidR="00F50DF5" w:rsidRPr="0087198B" w:rsidRDefault="00F50DF5" w:rsidP="00E46F49">
      <w:r w:rsidRPr="0087198B">
        <w:t>Аналогичным образом рассчитыва</w:t>
      </w:r>
      <w:r>
        <w:t>е</w:t>
      </w:r>
      <w:r w:rsidRPr="0087198B">
        <w:t xml:space="preserve">тся КПД насоса. Внутренний относительный КПД насоса составляет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oi</m:t>
            </m:r>
          </m:sub>
          <m:sup>
            <m:r>
              <w:rPr>
                <w:rFonts w:ascii="Cambria Math" w:hAnsi="Cambria Math"/>
              </w:rPr>
              <m:t>нас</m:t>
            </m:r>
          </m:sup>
        </m:sSubSup>
        <m:r>
          <w:rPr>
            <w:rFonts w:ascii="Cambria Math" w:hAnsi="Cambria Math"/>
          </w:rPr>
          <m:t>=0,85÷0,90</m:t>
        </m:r>
      </m:oMath>
      <w:r w:rsidRPr="0087198B">
        <w:t>, т.е. примерно рав</w:t>
      </w:r>
      <w:proofErr w:type="spellStart"/>
      <w:r>
        <w:t>ен</w:t>
      </w:r>
      <w:proofErr w:type="spellEnd"/>
      <w:r w:rsidRPr="0087198B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oi</m:t>
            </m:r>
          </m:sub>
          <m:sup>
            <w:proofErr w:type="gramStart"/>
            <m:r>
              <w:rPr>
                <w:rFonts w:ascii="Cambria Math" w:hAnsi="Cambria Math"/>
              </w:rPr>
              <m:t>т</m:t>
            </m:r>
            <w:proofErr w:type="gramEnd"/>
          </m:sup>
        </m:sSubSup>
      </m:oMath>
      <w:r w:rsidRPr="0087198B">
        <w:t>.</w:t>
      </w:r>
    </w:p>
    <w:p w:rsidR="00F50DF5" w:rsidRDefault="00F50DF5" w:rsidP="00F50DF5">
      <w:pPr>
        <w:spacing w:line="360" w:lineRule="exact"/>
      </w:pPr>
      <w:r w:rsidRPr="0087198B">
        <w:t xml:space="preserve">Учитывая внутренние относительные КПД турбины и насоса, действительный КПД цикла </w:t>
      </w:r>
      <w:proofErr w:type="spellStart"/>
      <w:r w:rsidRPr="0087198B">
        <w:t>Ренкина</w:t>
      </w:r>
      <w:proofErr w:type="spellEnd"/>
      <w:r w:rsidRPr="0087198B">
        <w:t xml:space="preserve"> с перегревом пара </w:t>
      </w:r>
      <w:r w:rsidR="00F748EE">
        <w:t>имеет вид (14).</w:t>
      </w:r>
    </w:p>
    <w:p w:rsidR="00F50DF5" w:rsidRDefault="00F50DF5" w:rsidP="00455A3C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F50DF5" w:rsidTr="00F50DF5">
        <w:trPr>
          <w:trHeight w:val="794"/>
        </w:trPr>
        <w:tc>
          <w:tcPr>
            <w:tcW w:w="8926" w:type="dxa"/>
            <w:vAlign w:val="center"/>
          </w:tcPr>
          <w:p w:rsidR="00F50DF5" w:rsidRPr="002A229A" w:rsidRDefault="00BF16C3" w:rsidP="00F50DF5">
            <w:pPr>
              <w:spacing w:line="276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д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5д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5д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турб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действ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нас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действ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5д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F50DF5" w:rsidRDefault="00F748EE" w:rsidP="00F50DF5">
            <w:pPr>
              <w:spacing w:line="360" w:lineRule="exact"/>
              <w:ind w:firstLine="0"/>
              <w:jc w:val="center"/>
            </w:pPr>
            <w:r>
              <w:t>(14</w:t>
            </w:r>
            <w:r w:rsidR="00F50DF5">
              <w:t>)</w:t>
            </w:r>
          </w:p>
        </w:tc>
      </w:tr>
    </w:tbl>
    <w:p w:rsidR="00F50DF5" w:rsidRDefault="00F50DF5" w:rsidP="0098579C">
      <w:pPr>
        <w:spacing w:line="360" w:lineRule="exact"/>
      </w:pPr>
    </w:p>
    <w:p w:rsidR="000F2952" w:rsidRDefault="000F2952" w:rsidP="000F2952">
      <w:pPr>
        <w:spacing w:line="360" w:lineRule="exact"/>
      </w:pPr>
      <w:r>
        <w:t>Т</w:t>
      </w:r>
      <w:r w:rsidRPr="0087198B">
        <w:t>ермическ</w:t>
      </w:r>
      <w:r>
        <w:t>ий</w:t>
      </w:r>
      <w:r w:rsidRPr="0087198B">
        <w:t xml:space="preserve"> КПД </w:t>
      </w:r>
      <w:r>
        <w:t xml:space="preserve">идеального </w:t>
      </w:r>
      <w:r w:rsidRPr="0087198B">
        <w:t xml:space="preserve">цикла </w:t>
      </w:r>
      <w:proofErr w:type="spellStart"/>
      <w:r w:rsidRPr="0087198B">
        <w:t>Ренкина</w:t>
      </w:r>
      <w:proofErr w:type="spellEnd"/>
      <w:r w:rsidRPr="0087198B">
        <w:t xml:space="preserve"> с </w:t>
      </w:r>
      <w:r>
        <w:t xml:space="preserve">промежуточным </w:t>
      </w:r>
      <w:r w:rsidRPr="0087198B">
        <w:t>перегревом пар</w:t>
      </w:r>
      <w:r>
        <w:t xml:space="preserve">а </w:t>
      </w:r>
      <w:r w:rsidR="006663B1">
        <w:t>(</w:t>
      </w:r>
      <w:r>
        <w:t>для реактора ВВЭР</w:t>
      </w:r>
      <w:r w:rsidR="006663B1">
        <w:t>)</w:t>
      </w:r>
      <w:r>
        <w:t>, как было показано ранее, определяется соотношениями (8).</w:t>
      </w:r>
    </w:p>
    <w:p w:rsidR="00D920D5" w:rsidRDefault="00E46F49" w:rsidP="00D920D5">
      <w:pPr>
        <w:spacing w:line="360" w:lineRule="exact"/>
      </w:pPr>
      <w:r>
        <w:t xml:space="preserve">Учёт потерь на необратимость проводится аналогичным образом, как и для </w:t>
      </w:r>
      <w:r w:rsidR="00000F69">
        <w:t xml:space="preserve">цикла </w:t>
      </w:r>
      <w:proofErr w:type="spellStart"/>
      <w:r w:rsidR="00000F69">
        <w:t>Ренкина</w:t>
      </w:r>
      <w:proofErr w:type="spellEnd"/>
      <w:r w:rsidR="00000F69">
        <w:t xml:space="preserve"> с перегревом пара, учитывая, что п</w:t>
      </w:r>
      <w:r w:rsidR="00000F69" w:rsidRPr="00000F69">
        <w:t>роцесс</w:t>
      </w:r>
      <w:r w:rsidR="00000F69">
        <w:t>ы адиабатного течения протекаю</w:t>
      </w:r>
      <w:r w:rsidR="00000F69" w:rsidRPr="00000F69">
        <w:t>т с увеличением энтропии</w:t>
      </w:r>
      <w:r w:rsidR="00000F69">
        <w:t>.</w:t>
      </w:r>
      <w:r w:rsidR="00D920D5">
        <w:t xml:space="preserve"> Соответственно, работа турбины рассчитывается по формуле (15).</w:t>
      </w:r>
      <w:r w:rsidR="00A74D57">
        <w:fldChar w:fldCharType="begin"/>
      </w:r>
      <w:r w:rsidR="006868E2">
        <w:instrText xml:space="preserve"> ADDIN ZOTERO_ITEM CSL_CITATION {"citationID":"3ZD0VviW","properties":{"formattedCitation":"[3]","plainCitation":"[3]","noteIndex":0},"citationItems":[{"id":8,"uris":["http://zotero.org/users/local/LTT5qjcx/items/WIHD4RU3"],"uri":["http://zotero.org/users/local/LTT5qjcx/items/WIHD4RU3"],"itemData":{"id":8,"type":"book","title":"Техническая термодинамика: учебник для вузов","publisher":"Издательский дом МЭИ","publisher-place":"Москва","number-of-pages":"495","event-place":"Москва","ISBN":"978-5-383-01024-2","language":"ru","author":[{"family":"Кириллин","given":"В.А."},{"family":"Сычев","given":"В.В."},{"family":"Шейндлин","given":"А.Е."}],"issued":{"date-parts":[["2016"]]}}}],"schema":"https://github.com/citation-style-language/schema/raw/master/csl-citation.json"} </w:instrText>
      </w:r>
      <w:r w:rsidR="00A74D57">
        <w:fldChar w:fldCharType="separate"/>
      </w:r>
      <w:r w:rsidR="006868E2" w:rsidRPr="006868E2">
        <w:rPr>
          <w:rFonts w:ascii="Times New Roman" w:hAnsi="Times New Roman" w:cs="Times New Roman"/>
        </w:rPr>
        <w:t>[3]</w:t>
      </w:r>
      <w:r w:rsidR="00A74D57">
        <w:fldChar w:fldCharType="end"/>
      </w:r>
    </w:p>
    <w:p w:rsidR="00D920D5" w:rsidRDefault="00D920D5" w:rsidP="00D920D5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D920D5" w:rsidTr="004E0AE0">
        <w:trPr>
          <w:trHeight w:val="212"/>
        </w:trPr>
        <w:tc>
          <w:tcPr>
            <w:tcW w:w="8926" w:type="dxa"/>
            <w:vAlign w:val="center"/>
          </w:tcPr>
          <w:p w:rsidR="00D920D5" w:rsidRPr="00D920D5" w:rsidRDefault="00BF16C3" w:rsidP="005D1C7F">
            <w:pPr>
              <w:spacing w:line="276" w:lineRule="auto"/>
              <w:ind w:firstLine="0"/>
              <w:rPr>
                <w:rFonts w:eastAsiaTheme="minorEastAsia"/>
                <w:i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  <w:iCs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  <w:lang w:val="en-US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т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действ</m:t>
                    </m:r>
                  </m:sup>
                </m:sSubSup>
                <m:r>
                  <w:rPr>
                    <w:rFonts w:ascii="Cambria Math" w:eastAsiaTheme="minorEastAsia" w:hAnsi="Cambria Math"/>
                    <w:lang w:val="en-US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д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д</m:t>
                    </m:r>
                  </m:sub>
                </m:sSub>
                <m:r>
                  <w:rPr>
                    <w:rFonts w:ascii="Cambria Math" w:hAnsi="Cambria Math"/>
                  </w:rPr>
                  <m:t>⋅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5д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02" w:type="dxa"/>
            <w:vAlign w:val="center"/>
          </w:tcPr>
          <w:p w:rsidR="00D920D5" w:rsidRDefault="00D920D5" w:rsidP="00D920D5">
            <w:pPr>
              <w:spacing w:line="360" w:lineRule="exact"/>
              <w:ind w:firstLine="0"/>
              <w:jc w:val="center"/>
            </w:pPr>
            <w:r>
              <w:t>(15)</w:t>
            </w:r>
          </w:p>
        </w:tc>
      </w:tr>
    </w:tbl>
    <w:p w:rsidR="00D920D5" w:rsidRDefault="00D920D5" w:rsidP="00D920D5">
      <w:pPr>
        <w:spacing w:line="360" w:lineRule="exact"/>
      </w:pPr>
    </w:p>
    <w:p w:rsidR="00AA1D00" w:rsidRDefault="00AA1D00" w:rsidP="00D920D5">
      <w:pPr>
        <w:spacing w:line="360" w:lineRule="exact"/>
      </w:pPr>
      <w:r>
        <w:t>Работа насоса рассчитывается в соответствии с выражением (16) с учётом внутреннего относительного КПД насоса.</w:t>
      </w:r>
      <w:r w:rsidR="006E01EA">
        <w:fldChar w:fldCharType="begin"/>
      </w:r>
      <w:r w:rsidR="006868E2">
        <w:instrText xml:space="preserve"> ADDIN ZOTERO_ITEM CSL_CITATION {"citationID":"0W8y034F","properties":{"formattedCitation":"[6]","plainCitation":"[6]","noteIndex":0},"citationItems":[{"id":40,"uris":["http://zotero.org/users/local/LTT5qjcx/items/EQIB9SZG"],"uri":["http://zotero.org/users/local/LTT5qjcx/items/EQIB9SZG"],"itemData":{"id":40,"type":"webpage","title":"Расчет и графическая иллюстрация основных термодинамических циклов","URL":"http://twt.mpei.ac.ru/TTHB/2/tdc.html","language":"ru","author":[{"literal":"А.А. Александров"},{"literal":"К.А. Орлов"},{"literal":"В.Ф. Очков"},{"literal":"В.А. Волощук"}],"accessed":{"date-parts":[["2019",4,19]]}}}],"schema":"https://github.com/citation-style-language/schema/raw/master/csl-citation.json"} </w:instrText>
      </w:r>
      <w:r w:rsidR="006E01EA">
        <w:fldChar w:fldCharType="separate"/>
      </w:r>
      <w:r w:rsidR="006868E2" w:rsidRPr="006868E2">
        <w:rPr>
          <w:rFonts w:ascii="Times New Roman" w:hAnsi="Times New Roman" w:cs="Times New Roman"/>
        </w:rPr>
        <w:t>[6]</w:t>
      </w:r>
      <w:r w:rsidR="006E01EA">
        <w:fldChar w:fldCharType="end"/>
      </w:r>
    </w:p>
    <w:p w:rsidR="00AA1D00" w:rsidRDefault="00AA1D00" w:rsidP="00D920D5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D920D5" w:rsidTr="005D1C7F">
        <w:trPr>
          <w:trHeight w:val="794"/>
        </w:trPr>
        <w:tc>
          <w:tcPr>
            <w:tcW w:w="8926" w:type="dxa"/>
            <w:vAlign w:val="center"/>
          </w:tcPr>
          <w:p w:rsidR="00D920D5" w:rsidRPr="00D920D5" w:rsidRDefault="00BF16C3" w:rsidP="00D920D5"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l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нас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hAnsi="Cambria Math"/>
                      </w:rPr>
                      <m:t>действ</m:t>
                    </m:r>
                  </m:sup>
                </m:sSubSup>
                <m:r>
                  <w:rPr>
                    <w:rFonts w:ascii="Cambria Math" w:hAnsi="Cambria Math"/>
                  </w:rPr>
                  <m:t>=1,1107⋅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МПа</m:t>
                        </m: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o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нас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D920D5" w:rsidRDefault="00D920D5" w:rsidP="00AA1D00">
            <w:pPr>
              <w:ind w:firstLine="0"/>
              <w:jc w:val="center"/>
            </w:pPr>
            <w:r>
              <w:t>(1</w:t>
            </w:r>
            <w:r w:rsidR="00AA1D00">
              <w:t>6</w:t>
            </w:r>
            <w:r>
              <w:t>)</w:t>
            </w:r>
          </w:p>
        </w:tc>
      </w:tr>
    </w:tbl>
    <w:p w:rsidR="00D920D5" w:rsidRDefault="00D920D5" w:rsidP="00D920D5">
      <w:pPr>
        <w:spacing w:line="360" w:lineRule="exact"/>
      </w:pPr>
    </w:p>
    <w:p w:rsidR="00D920D5" w:rsidRDefault="000D3B64" w:rsidP="00D920D5">
      <w:pPr>
        <w:spacing w:line="360" w:lineRule="exact"/>
      </w:pPr>
      <w:r>
        <w:t>Также доля пара, используемая на паро-паровой перегрев, будет вычисляться с учётом действительной степени сухости пара:</w:t>
      </w:r>
    </w:p>
    <w:p w:rsidR="000D3B64" w:rsidRDefault="000D3B64" w:rsidP="00D920D5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0D3B64" w:rsidTr="005D1C7F">
        <w:trPr>
          <w:trHeight w:val="794"/>
        </w:trPr>
        <w:tc>
          <w:tcPr>
            <w:tcW w:w="8926" w:type="dxa"/>
            <w:vAlign w:val="center"/>
          </w:tcPr>
          <w:p w:rsidR="000D3B64" w:rsidRPr="000D3B64" w:rsidRDefault="00BF16C3" w:rsidP="005D1C7F">
            <w:pPr>
              <w:rPr>
                <w:i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пп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hAnsi="Cambria Math"/>
                      </w:rPr>
                      <m:t>действ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д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'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0D3B64" w:rsidRDefault="000D3B64" w:rsidP="005D1C7F">
            <w:pPr>
              <w:ind w:firstLine="0"/>
              <w:jc w:val="center"/>
            </w:pPr>
            <w:r>
              <w:t>(17)</w:t>
            </w:r>
          </w:p>
        </w:tc>
      </w:tr>
    </w:tbl>
    <w:p w:rsidR="00E46F49" w:rsidRDefault="00E46F49" w:rsidP="0098579C">
      <w:pPr>
        <w:spacing w:line="360" w:lineRule="exact"/>
      </w:pPr>
    </w:p>
    <w:p w:rsidR="000D3B64" w:rsidRDefault="000D3B64" w:rsidP="0098579C">
      <w:pPr>
        <w:spacing w:line="360" w:lineRule="exact"/>
      </w:pPr>
      <w:r>
        <w:t xml:space="preserve">Таким образом, выражение для действительного КПД цикла </w:t>
      </w:r>
      <w:proofErr w:type="spellStart"/>
      <w:r>
        <w:t>Ренкина</w:t>
      </w:r>
      <w:proofErr w:type="spellEnd"/>
      <w:r>
        <w:t xml:space="preserve"> с промежуточным перегревом пара </w:t>
      </w:r>
      <w:r w:rsidR="006663B1">
        <w:t>(</w:t>
      </w:r>
      <w:r>
        <w:t>для реа</w:t>
      </w:r>
      <w:r w:rsidR="00BE4977">
        <w:t>ктора ВВЭР</w:t>
      </w:r>
      <w:r w:rsidR="006663B1">
        <w:t>)</w:t>
      </w:r>
      <w:r w:rsidR="00BE4977">
        <w:t xml:space="preserve"> будет вычисляться по формуле (18).</w:t>
      </w:r>
    </w:p>
    <w:p w:rsidR="00BE4977" w:rsidRDefault="00BE4977" w:rsidP="0098579C">
      <w:pPr>
        <w:spacing w:line="360" w:lineRule="exact"/>
      </w:pPr>
    </w:p>
    <w:tbl>
      <w:tblPr>
        <w:tblStyle w:val="a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6"/>
        <w:gridCol w:w="702"/>
      </w:tblGrid>
      <w:tr w:rsidR="00CF483C" w:rsidTr="005D1C7F">
        <w:trPr>
          <w:trHeight w:val="794"/>
        </w:trPr>
        <w:tc>
          <w:tcPr>
            <w:tcW w:w="8926" w:type="dxa"/>
            <w:vAlign w:val="center"/>
          </w:tcPr>
          <w:p w:rsidR="00CF483C" w:rsidRPr="00FB3C2A" w:rsidRDefault="00BF16C3" w:rsidP="005D1C7F">
            <w:pPr>
              <w:spacing w:line="276" w:lineRule="auto"/>
              <w:ind w:firstLine="0"/>
              <w:rPr>
                <w:rFonts w:eastAsiaTheme="minorEastAsia"/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US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т</m:t>
                        </m: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действ</m:t>
                        </m:r>
                      </m:sup>
                    </m:sSubSup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нас</m:t>
                        </m: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eastAsiaTheme="minorEastAsia" w:hAnsi="Cambria Math"/>
                          </w:rPr>
                          <m:t>действ</m:t>
                        </m:r>
                      </m:sup>
                    </m:sSubSup>
                  </m:num>
                  <m:den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1+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iCs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α</m:t>
                            </m: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US"/>
                              </w:rPr>
                              <m:t>пп</m:t>
                            </m: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US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</w:rPr>
                              <m:t>действ</m:t>
                            </m:r>
                          </m:sup>
                        </m:sSubSup>
                      </m:e>
                    </m:d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iCs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8</m:t>
                            </m:r>
                            <m:r>
                              <w:rPr>
                                <w:rFonts w:ascii="Cambria Math" w:eastAsiaTheme="minorEastAsia" w:hAnsi="Cambria Math"/>
                                <w:lang w:val="en-US"/>
                              </w:rPr>
                              <m:t>д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</w:tc>
        <w:tc>
          <w:tcPr>
            <w:tcW w:w="702" w:type="dxa"/>
            <w:vAlign w:val="center"/>
          </w:tcPr>
          <w:p w:rsidR="00CF483C" w:rsidRDefault="00CF483C" w:rsidP="00BE4977">
            <w:pPr>
              <w:spacing w:line="360" w:lineRule="exact"/>
              <w:ind w:firstLine="0"/>
              <w:jc w:val="center"/>
            </w:pPr>
            <w:r>
              <w:t>(1</w:t>
            </w:r>
            <w:r w:rsidR="00BE4977">
              <w:t>8</w:t>
            </w:r>
            <w:r>
              <w:t>)</w:t>
            </w:r>
          </w:p>
        </w:tc>
      </w:tr>
    </w:tbl>
    <w:p w:rsidR="006703D9" w:rsidRDefault="006703D9" w:rsidP="0098579C">
      <w:pPr>
        <w:spacing w:line="360" w:lineRule="exact"/>
      </w:pPr>
      <w:r>
        <w:br w:type="page"/>
      </w:r>
    </w:p>
    <w:p w:rsidR="006703D9" w:rsidRDefault="006703D9" w:rsidP="003A62CE">
      <w:pPr>
        <w:pStyle w:val="1"/>
      </w:pPr>
      <w:bookmarkStart w:id="4" w:name="_Toc9553663"/>
      <w:r>
        <w:lastRenderedPageBreak/>
        <w:t>ГЛАВА 2</w:t>
      </w:r>
      <w:r>
        <w:br/>
      </w:r>
      <w:r w:rsidR="001079BA">
        <w:t>МАТЕМАТИЧЕСКОЕ МОДЕЛИРОВАНИЕ ЦИКЛОВ РЕНКИНА</w:t>
      </w:r>
      <w:bookmarkEnd w:id="4"/>
    </w:p>
    <w:p w:rsidR="006703D9" w:rsidRDefault="006703D9" w:rsidP="003A62CE">
      <w:pPr>
        <w:spacing w:line="360" w:lineRule="exact"/>
      </w:pPr>
    </w:p>
    <w:p w:rsidR="00F04A11" w:rsidRDefault="00F04A11" w:rsidP="003A62CE">
      <w:pPr>
        <w:spacing w:line="360" w:lineRule="exact"/>
      </w:pPr>
    </w:p>
    <w:p w:rsidR="00F04A11" w:rsidRPr="00F04A11" w:rsidRDefault="00F04A11" w:rsidP="003A62CE">
      <w:pPr>
        <w:pStyle w:val="2"/>
      </w:pPr>
      <w:bookmarkStart w:id="5" w:name="_Toc9553664"/>
      <w:r>
        <w:t>2.1 </w:t>
      </w:r>
      <w:r w:rsidR="006135E7">
        <w:t>Использование программного</w:t>
      </w:r>
      <w:r>
        <w:t xml:space="preserve"> пакет</w:t>
      </w:r>
      <w:r w:rsidR="006135E7">
        <w:t>а</w:t>
      </w:r>
      <w:r>
        <w:t xml:space="preserve"> для моделирования </w:t>
      </w:r>
      <w:r>
        <w:rPr>
          <w:lang w:val="en-US"/>
        </w:rPr>
        <w:t>MATLAB</w:t>
      </w:r>
      <w:bookmarkEnd w:id="5"/>
    </w:p>
    <w:p w:rsidR="0094304E" w:rsidRDefault="0094304E" w:rsidP="003A62CE">
      <w:pPr>
        <w:spacing w:line="360" w:lineRule="exact"/>
      </w:pPr>
    </w:p>
    <w:p w:rsidR="00F04A11" w:rsidRPr="006E1081" w:rsidRDefault="00F04A11" w:rsidP="003A62CE">
      <w:pPr>
        <w:spacing w:line="360" w:lineRule="exact"/>
      </w:pPr>
      <w:r w:rsidRPr="00F04A11">
        <w:t>MATLAB (сокращение от а</w:t>
      </w:r>
      <w:r>
        <w:t>нгл. «</w:t>
      </w:r>
      <w:proofErr w:type="spellStart"/>
      <w:r>
        <w:t>Matrix</w:t>
      </w:r>
      <w:proofErr w:type="spellEnd"/>
      <w:r>
        <w:t xml:space="preserve"> </w:t>
      </w:r>
      <w:proofErr w:type="spellStart"/>
      <w:r>
        <w:t>Laboratory</w:t>
      </w:r>
      <w:proofErr w:type="spellEnd"/>
      <w:r>
        <w:t>») –</w:t>
      </w:r>
      <w:r w:rsidRPr="00F04A11">
        <w:t xml:space="preserve"> пакет прикладных программ для решения задач технических вычислений и одноимённый язык программирования, используемый в этом пакете. MATLAB является высокоуровневым интерпретируемым языком программирования, включающим основанные на матрицах структуры данных, широкий спектр функций, интегрированную среду разработки, объектно-ориентированные возможности и интерфейсы к программам, написанным на дру</w:t>
      </w:r>
      <w:r>
        <w:t>гих языках программирования.</w:t>
      </w:r>
      <w:r w:rsidR="006E1081">
        <w:fldChar w:fldCharType="begin"/>
      </w:r>
      <w:r w:rsidR="006868E2">
        <w:instrText xml:space="preserve"> ADDIN ZOTERO_ITEM CSL_CITATION {"citationID":"lHrGTIWn","properties":{"formattedCitation":"[7]","plainCitation":"[7]","noteIndex":0},"citationItems":[{"id":14,"uris":["http://zotero.org/users/local/LTT5qjcx/items/63QLNXDE"],"uri":["http://zotero.org/users/local/LTT5qjcx/items/63QLNXDE"],"itemData":{"id":14,"type":"webpage","title":"MatLab. Руководство для начинающих","URL":"http://rcs.chemometrics.ru/Tutorials/matlab.htm","language":"ru","author":[{"literal":"Михайлов Е."},{"literal":"Померанцев А."}],"issued":{"date-parts":[["2006"]]},"accessed":{"date-parts":[["2019",4,10]]}}}],"schema":"https://github.com/citation-style-language/schema/raw/master/csl-citation.json"} </w:instrText>
      </w:r>
      <w:r w:rsidR="006E1081">
        <w:fldChar w:fldCharType="separate"/>
      </w:r>
      <w:r w:rsidR="006868E2" w:rsidRPr="006868E2">
        <w:rPr>
          <w:rFonts w:ascii="Times New Roman" w:hAnsi="Times New Roman" w:cs="Times New Roman"/>
        </w:rPr>
        <w:t>[7]</w:t>
      </w:r>
      <w:r w:rsidR="006E1081">
        <w:fldChar w:fldCharType="end"/>
      </w:r>
    </w:p>
    <w:p w:rsidR="00F04A11" w:rsidRDefault="00F04A11" w:rsidP="003A62CE">
      <w:pPr>
        <w:spacing w:line="360" w:lineRule="exact"/>
      </w:pPr>
    </w:p>
    <w:p w:rsidR="00F04A11" w:rsidRDefault="00D43C2F" w:rsidP="001C7ABB">
      <w:pPr>
        <w:ind w:firstLine="0"/>
        <w:jc w:val="center"/>
      </w:pPr>
      <w:r>
        <w:rPr>
          <w:noProof/>
          <w:lang w:eastAsia="ru-RU"/>
        </w:rPr>
        <w:drawing>
          <wp:inline distT="0" distB="0" distL="0" distR="0" wp14:anchorId="2124D0E1" wp14:editId="72FE8B40">
            <wp:extent cx="6120130" cy="3261995"/>
            <wp:effectExtent l="0" t="0" r="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261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04A11" w:rsidRPr="00F04A11" w:rsidRDefault="00F04A11" w:rsidP="003A62CE">
      <w:pPr>
        <w:spacing w:line="360" w:lineRule="exact"/>
        <w:ind w:firstLine="0"/>
        <w:jc w:val="center"/>
      </w:pPr>
      <w:r w:rsidRPr="00F04A11">
        <w:t>Рисунок 2.1 – Интерфейс программного пакета MATLAB</w:t>
      </w:r>
    </w:p>
    <w:p w:rsidR="00F04A11" w:rsidRDefault="00F04A11" w:rsidP="003A62CE">
      <w:pPr>
        <w:spacing w:line="360" w:lineRule="exact"/>
      </w:pPr>
    </w:p>
    <w:p w:rsidR="006135E7" w:rsidRPr="00CC1378" w:rsidRDefault="0082242B" w:rsidP="003A62CE">
      <w:pPr>
        <w:spacing w:line="360" w:lineRule="exact"/>
      </w:pPr>
      <w:r>
        <w:t>Данный программный пакет был выбран для моделирования циклов лабораторной работы</w:t>
      </w:r>
      <w:r w:rsidR="00CD3F33">
        <w:t xml:space="preserve"> не только</w:t>
      </w:r>
      <w:r>
        <w:t xml:space="preserve"> ввиду его </w:t>
      </w:r>
      <w:r w:rsidR="00CD3F33">
        <w:t xml:space="preserve">простоты в изучении и функциональности, но и благодаря возможности подключения дополнительных библиотек. Так, </w:t>
      </w:r>
      <w:r w:rsidR="00CB50C6">
        <w:t>например, для реализации</w:t>
      </w:r>
      <w:r w:rsidR="00CC1378">
        <w:t xml:space="preserve"> данных</w:t>
      </w:r>
      <w:r w:rsidR="00CB50C6">
        <w:t xml:space="preserve"> лабораторных </w:t>
      </w:r>
      <w:r w:rsidR="00CC1378">
        <w:t xml:space="preserve">работ была использована библиотека </w:t>
      </w:r>
      <w:proofErr w:type="spellStart"/>
      <w:r w:rsidR="00CC1378">
        <w:rPr>
          <w:lang w:val="en-US"/>
        </w:rPr>
        <w:t>XSteam</w:t>
      </w:r>
      <w:proofErr w:type="spellEnd"/>
      <w:r w:rsidR="00CC1378" w:rsidRPr="00CC1378">
        <w:t xml:space="preserve">, </w:t>
      </w:r>
      <w:r w:rsidR="00CC1378">
        <w:t>которая содержит с</w:t>
      </w:r>
      <w:r w:rsidR="00CC1378" w:rsidRPr="00CC1378">
        <w:t>войства пара и воды</w:t>
      </w:r>
      <w:r w:rsidR="00CC1378">
        <w:t xml:space="preserve">, </w:t>
      </w:r>
      <w:r w:rsidR="002F4310">
        <w:t xml:space="preserve">расчёт которых </w:t>
      </w:r>
      <w:r w:rsidR="00CC1378" w:rsidRPr="00CC1378">
        <w:t xml:space="preserve">основан на </w:t>
      </w:r>
      <w:r w:rsidR="002F4310">
        <w:t>стандарте IAPWS IF-97</w:t>
      </w:r>
      <w:r w:rsidR="006E1081" w:rsidRPr="006E1081">
        <w:t xml:space="preserve"> </w:t>
      </w:r>
      <w:r w:rsidR="00D40AEF">
        <w:fldChar w:fldCharType="begin"/>
      </w:r>
      <w:r w:rsidR="006868E2">
        <w:instrText xml:space="preserve"> ADDIN ZOTERO_ITEM CSL_CITATION {"citationID":"runBkLTD","properties":{"formattedCitation":"[8]","plainCitation":"[8]","noteIndex":0},"citationItems":[{"id":39,"uris":["http://zotero.org/users/local/LTT5qjcx/items/T7794M6U"],"uri":["http://zotero.org/users/local/LTT5qjcx/items/T7794M6U"],"itemData":{"id":39,"type":"article","title":"Revised Release on the IAPWS Industrial Formulation 1997 for the Thermodynamic Properties of Water and Steam","URL":"http://www.iapws.org/relguide/IF97-Rev.pdf","language":"en","author":[{"literal":"International Association for the Properties of Water and Steam"}],"issued":{"date-parts":[["2007"]]}}}],"schema":"https://github.com/citation-style-language/schema/raw/master/csl-citation.json"} </w:instrText>
      </w:r>
      <w:r w:rsidR="00D40AEF">
        <w:fldChar w:fldCharType="separate"/>
      </w:r>
      <w:r w:rsidR="006868E2" w:rsidRPr="006868E2">
        <w:rPr>
          <w:rFonts w:ascii="Times New Roman" w:hAnsi="Times New Roman" w:cs="Times New Roman"/>
        </w:rPr>
        <w:t>[8]</w:t>
      </w:r>
      <w:r w:rsidR="00D40AEF">
        <w:fldChar w:fldCharType="end"/>
      </w:r>
      <w:r w:rsidR="002F4310">
        <w:t>.</w:t>
      </w:r>
    </w:p>
    <w:p w:rsidR="00E36F21" w:rsidRDefault="00E36F21" w:rsidP="00E36F21">
      <w:pPr>
        <w:pStyle w:val="1"/>
      </w:pPr>
      <w:bookmarkStart w:id="6" w:name="_Toc9553669"/>
      <w:r>
        <w:lastRenderedPageBreak/>
        <w:t>ГЛАВА 3</w:t>
      </w:r>
      <w:r>
        <w:br/>
        <w:t xml:space="preserve">РЕЗУЛЬТАТЫ </w:t>
      </w:r>
      <w:r w:rsidR="0015653A">
        <w:t>И ИХ ОБСУЖДЕНИЕ</w:t>
      </w:r>
      <w:bookmarkEnd w:id="6"/>
    </w:p>
    <w:p w:rsidR="00953B7F" w:rsidRDefault="00953B7F" w:rsidP="00953B7F">
      <w:pPr>
        <w:spacing w:line="360" w:lineRule="exact"/>
      </w:pPr>
    </w:p>
    <w:p w:rsidR="0094304E" w:rsidRDefault="0094304E" w:rsidP="006F7755">
      <w:pPr>
        <w:spacing w:line="360" w:lineRule="exact"/>
      </w:pPr>
    </w:p>
    <w:p w:rsidR="00105D59" w:rsidRDefault="00105D59" w:rsidP="00CE2D03">
      <w:pPr>
        <w:pStyle w:val="1"/>
      </w:pPr>
      <w:bookmarkStart w:id="7" w:name="_Toc9553673"/>
      <w:bookmarkStart w:id="8" w:name="_GoBack"/>
      <w:bookmarkEnd w:id="8"/>
      <w:r>
        <w:t>ЗАКЛЮЧЕНИЕ</w:t>
      </w:r>
      <w:bookmarkEnd w:id="7"/>
    </w:p>
    <w:p w:rsidR="004E0B84" w:rsidRPr="004E0B84" w:rsidRDefault="004E0B84" w:rsidP="004E0B84"/>
    <w:p w:rsidR="00105D59" w:rsidRDefault="00105D59" w:rsidP="00CE2D03">
      <w:pPr>
        <w:spacing w:line="360" w:lineRule="exact"/>
      </w:pPr>
    </w:p>
    <w:p w:rsidR="00752EB3" w:rsidRPr="00455A42" w:rsidRDefault="00DC15B5" w:rsidP="00DC15B5">
      <w:pPr>
        <w:tabs>
          <w:tab w:val="left" w:pos="993"/>
        </w:tabs>
        <w:spacing w:line="360" w:lineRule="exact"/>
      </w:pPr>
      <w:r>
        <w:t>1) В ходе выполнения дипломного</w:t>
      </w:r>
      <w:r w:rsidR="000D5467" w:rsidRPr="00455A42">
        <w:t xml:space="preserve"> </w:t>
      </w:r>
      <w:r>
        <w:t>исследования</w:t>
      </w:r>
      <w:r w:rsidR="000D5467" w:rsidRPr="00455A42">
        <w:t xml:space="preserve"> разработана модельная лабораторная работа для аналитического изучения циклов </w:t>
      </w:r>
      <w:proofErr w:type="spellStart"/>
      <w:r w:rsidR="000D5467" w:rsidRPr="00455A42">
        <w:t>Ренкина</w:t>
      </w:r>
      <w:proofErr w:type="spellEnd"/>
      <w:r w:rsidR="000D5467" w:rsidRPr="00455A42">
        <w:t xml:space="preserve"> с перегревом и промежуточным перегревом пара с учётом и без учёта потерь от необратимости</w:t>
      </w:r>
      <w:r>
        <w:t>, в</w:t>
      </w:r>
      <w:r w:rsidR="00752EB3" w:rsidRPr="00455A42">
        <w:t xml:space="preserve"> результате выполнения </w:t>
      </w:r>
      <w:r>
        <w:t>которой</w:t>
      </w:r>
      <w:r w:rsidR="00752EB3" w:rsidRPr="00455A42">
        <w:t xml:space="preserve"> студенты смогут:</w:t>
      </w:r>
    </w:p>
    <w:p w:rsidR="00F050EE" w:rsidRDefault="00752EB3" w:rsidP="00DC15B5">
      <w:pPr>
        <w:pStyle w:val="a7"/>
        <w:numPr>
          <w:ilvl w:val="0"/>
          <w:numId w:val="5"/>
        </w:numPr>
        <w:tabs>
          <w:tab w:val="left" w:pos="993"/>
        </w:tabs>
        <w:spacing w:line="360" w:lineRule="exact"/>
        <w:ind w:left="0" w:firstLine="709"/>
      </w:pPr>
      <w:r w:rsidRPr="00455A42">
        <w:t xml:space="preserve">провести исследование зависимости термического и действительного КПД </w:t>
      </w:r>
      <w:r w:rsidR="00DC15B5" w:rsidRPr="00455A42">
        <w:t>цикл</w:t>
      </w:r>
      <w:r w:rsidR="00DC15B5">
        <w:t>ов</w:t>
      </w:r>
      <w:r w:rsidR="00DC15B5" w:rsidRPr="00455A42">
        <w:t xml:space="preserve"> </w:t>
      </w:r>
      <w:proofErr w:type="spellStart"/>
      <w:r w:rsidR="00DC15B5" w:rsidRPr="00455A42">
        <w:t>Ренкина</w:t>
      </w:r>
      <w:proofErr w:type="spellEnd"/>
      <w:r w:rsidR="00DC15B5" w:rsidRPr="00455A42">
        <w:t xml:space="preserve"> с перегревом </w:t>
      </w:r>
      <w:r w:rsidR="00DC15B5">
        <w:t xml:space="preserve">пара </w:t>
      </w:r>
      <w:r w:rsidR="00DC15B5" w:rsidRPr="00455A42">
        <w:t>и промежуточным перегревом пара</w:t>
      </w:r>
      <w:r w:rsidR="00DC15B5">
        <w:t xml:space="preserve"> (для реактора ВВЭР) </w:t>
      </w:r>
      <w:proofErr w:type="gramStart"/>
      <w:r w:rsidRPr="00455A42">
        <w:t>от</w:t>
      </w:r>
      <w:proofErr w:type="gramEnd"/>
      <w:r w:rsidR="00F050EE">
        <w:t>:</w:t>
      </w:r>
    </w:p>
    <w:p w:rsidR="00F050EE" w:rsidRDefault="00752EB3" w:rsidP="006F6C06">
      <w:pPr>
        <w:pStyle w:val="a7"/>
        <w:numPr>
          <w:ilvl w:val="0"/>
          <w:numId w:val="18"/>
        </w:numPr>
        <w:tabs>
          <w:tab w:val="left" w:pos="1276"/>
        </w:tabs>
        <w:spacing w:line="360" w:lineRule="exact"/>
        <w:ind w:left="1276" w:hanging="283"/>
      </w:pPr>
      <w:r w:rsidRPr="00455A42">
        <w:t>выходных значен</w:t>
      </w:r>
      <w:r w:rsidR="00F050EE">
        <w:t>ий температуры и давления пара;</w:t>
      </w:r>
      <w:r w:rsidR="00F050EE" w:rsidRPr="00F050EE">
        <w:t xml:space="preserve"> </w:t>
      </w:r>
    </w:p>
    <w:p w:rsidR="00F050EE" w:rsidRDefault="00F050EE" w:rsidP="006F6C06">
      <w:pPr>
        <w:pStyle w:val="a7"/>
        <w:numPr>
          <w:ilvl w:val="0"/>
          <w:numId w:val="18"/>
        </w:numPr>
        <w:tabs>
          <w:tab w:val="left" w:pos="1276"/>
        </w:tabs>
        <w:spacing w:line="360" w:lineRule="exact"/>
        <w:ind w:left="1276" w:hanging="283"/>
      </w:pPr>
      <w:r w:rsidRPr="00455A42">
        <w:t>значений температуры перегретого пара;</w:t>
      </w:r>
    </w:p>
    <w:p w:rsidR="00F050EE" w:rsidRDefault="00F050EE" w:rsidP="006F6C06">
      <w:pPr>
        <w:pStyle w:val="a7"/>
        <w:numPr>
          <w:ilvl w:val="0"/>
          <w:numId w:val="18"/>
        </w:numPr>
        <w:tabs>
          <w:tab w:val="left" w:pos="1276"/>
        </w:tabs>
        <w:spacing w:line="360" w:lineRule="exact"/>
        <w:ind w:left="1276" w:hanging="283"/>
      </w:pPr>
      <w:r>
        <w:t xml:space="preserve">внутренних относительных КПД </w:t>
      </w:r>
      <w:r w:rsidRPr="00455A42">
        <w:t>цилиндров низк</w:t>
      </w:r>
      <w:r>
        <w:t>ого и высокого давления турбины, а также</w:t>
      </w:r>
      <w:r w:rsidRPr="00F050EE">
        <w:t xml:space="preserve"> </w:t>
      </w:r>
      <w:r>
        <w:t>питательного насоса;</w:t>
      </w:r>
    </w:p>
    <w:p w:rsidR="00F050EE" w:rsidRDefault="00F050EE" w:rsidP="006F6C06">
      <w:pPr>
        <w:pStyle w:val="a7"/>
        <w:numPr>
          <w:ilvl w:val="0"/>
          <w:numId w:val="18"/>
        </w:numPr>
        <w:tabs>
          <w:tab w:val="left" w:pos="1276"/>
        </w:tabs>
        <w:spacing w:line="360" w:lineRule="exact"/>
        <w:ind w:left="1276" w:hanging="283"/>
      </w:pPr>
      <w:r>
        <w:t>значений давления пара на входе в конденсатор;</w:t>
      </w:r>
    </w:p>
    <w:p w:rsidR="00752EB3" w:rsidRPr="00455A42" w:rsidRDefault="00752EB3" w:rsidP="00DC15B5">
      <w:pPr>
        <w:pStyle w:val="a7"/>
        <w:numPr>
          <w:ilvl w:val="0"/>
          <w:numId w:val="5"/>
        </w:numPr>
        <w:tabs>
          <w:tab w:val="left" w:pos="993"/>
        </w:tabs>
        <w:spacing w:line="360" w:lineRule="exact"/>
        <w:ind w:left="0" w:firstLine="709"/>
      </w:pPr>
      <w:r w:rsidRPr="00455A42">
        <w:t>провести сравнительный анализ особенностей энергетических установок, работающих на основе цикл</w:t>
      </w:r>
      <w:r w:rsidR="00F050EE">
        <w:t>ов</w:t>
      </w:r>
      <w:r w:rsidRPr="00455A42">
        <w:t xml:space="preserve"> </w:t>
      </w:r>
      <w:proofErr w:type="spellStart"/>
      <w:r w:rsidRPr="00455A42">
        <w:t>Ренкина</w:t>
      </w:r>
      <w:proofErr w:type="spellEnd"/>
      <w:r w:rsidRPr="00455A42">
        <w:t xml:space="preserve"> с перегревом </w:t>
      </w:r>
      <w:r w:rsidR="00DC15B5">
        <w:t xml:space="preserve">пара </w:t>
      </w:r>
      <w:r w:rsidRPr="00455A42">
        <w:t>и промежуточным перегревом пара</w:t>
      </w:r>
      <w:r w:rsidR="00EA7765">
        <w:t xml:space="preserve"> </w:t>
      </w:r>
      <w:r w:rsidR="00DC15B5">
        <w:t>(</w:t>
      </w:r>
      <w:r w:rsidR="00EA7765">
        <w:t>для реактора ВВЭР</w:t>
      </w:r>
      <w:r w:rsidR="00DC15B5">
        <w:t>)</w:t>
      </w:r>
      <w:r w:rsidRPr="00455A42">
        <w:t>;</w:t>
      </w:r>
    </w:p>
    <w:p w:rsidR="00752EB3" w:rsidRPr="00455A42" w:rsidRDefault="00752EB3" w:rsidP="00DC15B5">
      <w:pPr>
        <w:pStyle w:val="a7"/>
        <w:numPr>
          <w:ilvl w:val="0"/>
          <w:numId w:val="5"/>
        </w:numPr>
        <w:tabs>
          <w:tab w:val="left" w:pos="993"/>
        </w:tabs>
        <w:spacing w:line="360" w:lineRule="exact"/>
        <w:ind w:left="0" w:firstLine="709"/>
      </w:pPr>
      <w:r w:rsidRPr="00455A42">
        <w:t>провести сравнительный анализ параметров цикл</w:t>
      </w:r>
      <w:r w:rsidR="00F050EE">
        <w:t>ов</w:t>
      </w:r>
      <w:r w:rsidRPr="00455A42">
        <w:t xml:space="preserve"> </w:t>
      </w:r>
      <w:proofErr w:type="spellStart"/>
      <w:r w:rsidRPr="00455A42">
        <w:t>Ренкина</w:t>
      </w:r>
      <w:proofErr w:type="spellEnd"/>
      <w:r w:rsidRPr="00455A42">
        <w:t xml:space="preserve"> </w:t>
      </w:r>
      <w:r w:rsidR="00F050EE" w:rsidRPr="00455A42">
        <w:t xml:space="preserve">с перегревом </w:t>
      </w:r>
      <w:r w:rsidR="00F050EE">
        <w:t xml:space="preserve">пара </w:t>
      </w:r>
      <w:r w:rsidR="00F050EE" w:rsidRPr="00455A42">
        <w:t>и промежуточным перегревом пара</w:t>
      </w:r>
      <w:r w:rsidR="00F050EE">
        <w:t xml:space="preserve"> (для реактора ВВЭР) </w:t>
      </w:r>
      <w:r w:rsidRPr="00455A42">
        <w:t>паротурбинн</w:t>
      </w:r>
      <w:r w:rsidR="00F050EE">
        <w:t>ых</w:t>
      </w:r>
      <w:r w:rsidRPr="00455A42">
        <w:t xml:space="preserve"> установ</w:t>
      </w:r>
      <w:r w:rsidR="00F050EE">
        <w:t xml:space="preserve">ок </w:t>
      </w:r>
      <w:r w:rsidRPr="00455A42">
        <w:t>с учётом и без учёта потерь от необратимости;</w:t>
      </w:r>
    </w:p>
    <w:p w:rsidR="00752EB3" w:rsidRDefault="00752EB3" w:rsidP="00DC15B5">
      <w:pPr>
        <w:pStyle w:val="a7"/>
        <w:numPr>
          <w:ilvl w:val="0"/>
          <w:numId w:val="5"/>
        </w:numPr>
        <w:tabs>
          <w:tab w:val="left" w:pos="993"/>
        </w:tabs>
        <w:spacing w:line="360" w:lineRule="exact"/>
        <w:ind w:left="0" w:firstLine="709"/>
      </w:pPr>
      <w:r w:rsidRPr="00455A42">
        <w:t xml:space="preserve">овладеть навыками анализа </w:t>
      </w:r>
      <w:proofErr w:type="spellStart"/>
      <w:r w:rsidRPr="00455A42">
        <w:t>энергоэффект</w:t>
      </w:r>
      <w:r w:rsidR="00F050EE">
        <w:t>ивности</w:t>
      </w:r>
      <w:proofErr w:type="spellEnd"/>
      <w:r w:rsidR="00F050EE">
        <w:t xml:space="preserve"> паротурбинных установок </w:t>
      </w:r>
      <w:r w:rsidRPr="00455A42">
        <w:t xml:space="preserve">при варьировании </w:t>
      </w:r>
      <w:r w:rsidR="00F050EE">
        <w:t xml:space="preserve">их </w:t>
      </w:r>
      <w:r w:rsidRPr="00455A42">
        <w:t xml:space="preserve">различных </w:t>
      </w:r>
      <w:r w:rsidR="00F050EE">
        <w:t>параметров</w:t>
      </w:r>
      <w:r w:rsidRPr="00455A42">
        <w:t xml:space="preserve"> для нахождения оптимального режима работы </w:t>
      </w:r>
      <w:r w:rsidR="00F050EE">
        <w:t>данных энергетических установок</w:t>
      </w:r>
      <w:r w:rsidRPr="00455A42">
        <w:t xml:space="preserve"> в установленных условиях.</w:t>
      </w:r>
      <w:r w:rsidR="00F050EE">
        <w:t xml:space="preserve"> </w:t>
      </w:r>
    </w:p>
    <w:p w:rsidR="00684ACB" w:rsidRDefault="00684ACB" w:rsidP="00684ACB">
      <w:pPr>
        <w:tabs>
          <w:tab w:val="left" w:pos="993"/>
        </w:tabs>
        <w:spacing w:line="360" w:lineRule="exact"/>
      </w:pPr>
    </w:p>
    <w:p w:rsidR="00C80C09" w:rsidRPr="00455A42" w:rsidRDefault="00DC15B5" w:rsidP="00DC15B5">
      <w:pPr>
        <w:tabs>
          <w:tab w:val="left" w:pos="993"/>
        </w:tabs>
        <w:spacing w:line="360" w:lineRule="exact"/>
      </w:pPr>
      <w:r>
        <w:t xml:space="preserve">2) </w:t>
      </w:r>
      <w:r w:rsidR="00C80C09" w:rsidRPr="00455A42">
        <w:t>Расчеты в рамках разработанной лабораторной работы показывают, что:</w:t>
      </w:r>
    </w:p>
    <w:p w:rsidR="009328C0" w:rsidRPr="00455A42" w:rsidRDefault="00EE449B" w:rsidP="00B000FF">
      <w:pPr>
        <w:pStyle w:val="a7"/>
        <w:numPr>
          <w:ilvl w:val="0"/>
          <w:numId w:val="19"/>
        </w:numPr>
        <w:tabs>
          <w:tab w:val="left" w:pos="993"/>
        </w:tabs>
        <w:spacing w:line="360" w:lineRule="exact"/>
        <w:ind w:left="0" w:firstLine="709"/>
      </w:pPr>
      <w:r>
        <w:t>значение</w:t>
      </w:r>
      <w:r w:rsidR="00C473EE" w:rsidRPr="00455A42">
        <w:t xml:space="preserve"> термического КПД </w:t>
      </w:r>
      <w:r w:rsidR="00134796">
        <w:t xml:space="preserve">цикла </w:t>
      </w:r>
      <w:proofErr w:type="spellStart"/>
      <w:r w:rsidR="00134796">
        <w:t>Ренкина</w:t>
      </w:r>
      <w:proofErr w:type="spellEnd"/>
      <w:r w:rsidR="00134796">
        <w:t xml:space="preserve"> с перегревом пара, полученно</w:t>
      </w:r>
      <w:r w:rsidR="00C473EE" w:rsidRPr="00455A42">
        <w:t xml:space="preserve">е при начальных параметрах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550℃</m:t>
        </m:r>
      </m:oMath>
      <w:r w:rsidR="00C473EE" w:rsidRPr="00455A42"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16,67</m:t>
        </m:r>
        <m:r>
          <w:rPr>
            <w:rFonts w:ascii="Cambria Math" w:hAnsi="Cambria Math"/>
            <w:lang w:val="en-US"/>
          </w:rPr>
          <m:t> </m:t>
        </m:r>
        <m:r>
          <w:rPr>
            <w:rFonts w:ascii="Cambria Math" w:hAnsi="Cambria Math"/>
          </w:rPr>
          <m:t>МПа</m:t>
        </m:r>
      </m:oMath>
      <w:r w:rsidR="00C473EE" w:rsidRPr="00455A42"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4,0</m:t>
        </m:r>
        <m:r>
          <w:rPr>
            <w:rFonts w:ascii="Cambria Math" w:hAnsi="Cambria Math"/>
            <w:lang w:val="en-US"/>
          </w:rPr>
          <m:t> </m:t>
        </m:r>
        <m:r>
          <w:rPr>
            <w:rFonts w:ascii="Cambria Math" w:hAnsi="Cambria Math"/>
          </w:rPr>
          <m:t>кПа</m:t>
        </m:r>
      </m:oMath>
      <w:r>
        <w:t>, составляе</w:t>
      </w:r>
      <w:r w:rsidR="00C473EE" w:rsidRPr="00455A42">
        <w:t xml:space="preserve">т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η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  <m:r>
          <w:rPr>
            <w:rFonts w:ascii="Cambria Math" w:hAnsi="Cambria Math"/>
          </w:rPr>
          <m:t>=0,45</m:t>
        </m:r>
      </m:oMath>
      <w:r w:rsidR="00C473EE" w:rsidRPr="00455A42">
        <w:t xml:space="preserve"> </w:t>
      </w:r>
      <w:r>
        <w:t>и совпадае</w:t>
      </w:r>
      <w:r w:rsidR="00C473EE" w:rsidRPr="00455A42">
        <w:t>т с данными известных учебных литературных источников</w:t>
      </w:r>
      <w:r w:rsidR="001B15FB">
        <w:t xml:space="preserve"> </w:t>
      </w:r>
      <w:r w:rsidR="001B15FB">
        <w:fldChar w:fldCharType="begin"/>
      </w:r>
      <w:r w:rsidR="006868E2">
        <w:instrText xml:space="preserve"> ADDIN ZOTERO_ITEM CSL_CITATION {"citationID":"L2bx0C9S","properties":{"formattedCitation":"[3]","plainCitation":"[3]","noteIndex":0},"citationItems":[{"id":8,"uris":["http://zotero.org/users/local/LTT5qjcx/items/WIHD4RU3"],"uri":["http://zotero.org/users/local/LTT5qjcx/items/WIHD4RU3"],"itemData":{"id":8,"type":"book","title":"Техническая термодинамика: учебник для вузов","publisher":"Издательский дом МЭИ","publisher-place":"Москва","number-of-pages":"495","event-place":"Москва","ISBN":"978-5-383-01024-2","language":"ru","author":[{"family":"Кириллин","given":"В.А."},{"family":"Сычев","given":"В.В."},{"family":"Шейндлин","given":"А.Е."}],"issued":{"date-parts":[["2016"]]}}}],"schema":"https://github.com/citation-style-language/schema/raw/master/csl-citation.json"} </w:instrText>
      </w:r>
      <w:r w:rsidR="001B15FB">
        <w:fldChar w:fldCharType="separate"/>
      </w:r>
      <w:r w:rsidR="006868E2" w:rsidRPr="006868E2">
        <w:rPr>
          <w:rFonts w:ascii="Times New Roman" w:hAnsi="Times New Roman" w:cs="Times New Roman"/>
        </w:rPr>
        <w:t>[3]</w:t>
      </w:r>
      <w:r w:rsidR="001B15FB">
        <w:fldChar w:fldCharType="end"/>
      </w:r>
      <w:r w:rsidR="00C473EE" w:rsidRPr="00455A42">
        <w:t>;</w:t>
      </w:r>
    </w:p>
    <w:p w:rsidR="00C80C09" w:rsidRDefault="00C473EE" w:rsidP="00B000FF">
      <w:pPr>
        <w:pStyle w:val="a7"/>
        <w:numPr>
          <w:ilvl w:val="0"/>
          <w:numId w:val="19"/>
        </w:numPr>
        <w:tabs>
          <w:tab w:val="left" w:pos="993"/>
        </w:tabs>
        <w:spacing w:line="360" w:lineRule="exact"/>
        <w:ind w:left="0" w:firstLine="709"/>
      </w:pPr>
      <w:proofErr w:type="gramStart"/>
      <w:r w:rsidRPr="00455A42">
        <w:t xml:space="preserve">значения КПД </w:t>
      </w:r>
      <w:r w:rsidR="00733277">
        <w:t xml:space="preserve">цикла </w:t>
      </w:r>
      <w:proofErr w:type="spellStart"/>
      <w:r w:rsidR="00733277">
        <w:t>Ренкина</w:t>
      </w:r>
      <w:proofErr w:type="spellEnd"/>
      <w:r w:rsidR="00733277">
        <w:t xml:space="preserve"> с перегревом пара</w:t>
      </w:r>
      <w:r w:rsidRPr="00302131">
        <w:t xml:space="preserve">, рассчитанные при одних и тех же начальных параметрах цикла, выше по сравнению с </w:t>
      </w:r>
      <w:r w:rsidR="00733277" w:rsidRPr="00302131">
        <w:t xml:space="preserve">циклом </w:t>
      </w:r>
      <w:proofErr w:type="spellStart"/>
      <w:r w:rsidR="00733277" w:rsidRPr="00302131">
        <w:t>Ренкина</w:t>
      </w:r>
      <w:proofErr w:type="spellEnd"/>
      <w:r w:rsidR="00733277" w:rsidRPr="00302131">
        <w:t xml:space="preserve"> с промежуточным перегревом пара</w:t>
      </w:r>
      <w:r w:rsidR="0068048C" w:rsidRPr="00302131">
        <w:t xml:space="preserve"> </w:t>
      </w:r>
      <w:r w:rsidR="00684ACB" w:rsidRPr="00302131">
        <w:t>(</w:t>
      </w:r>
      <w:r w:rsidR="0068048C" w:rsidRPr="00302131">
        <w:t>для реактора ВВЭР</w:t>
      </w:r>
      <w:r w:rsidR="00684ACB">
        <w:t>)</w:t>
      </w:r>
      <w:r w:rsidRPr="00455A42">
        <w:t xml:space="preserve">, как для идеального (в частности, </w:t>
      </w:r>
      <m:oMath>
        <m:r>
          <w:rPr>
            <w:rFonts w:ascii="Cambria Math" w:hAnsi="Cambria Math"/>
          </w:rPr>
          <m:t>0,43 &gt; 0,39</m:t>
        </m:r>
      </m:oMath>
      <w:r w:rsidRPr="00455A42">
        <w:t xml:space="preserve">), так и для реального (в частности, </w:t>
      </w:r>
      <m:oMath>
        <m:r>
          <w:rPr>
            <w:rFonts w:ascii="Cambria Math" w:hAnsi="Cambria Math"/>
          </w:rPr>
          <w:lastRenderedPageBreak/>
          <m:t>0,39 &gt; 0,35</m:t>
        </m:r>
      </m:oMath>
      <w:r w:rsidRPr="00455A42">
        <w:t>) циклов Ренкина, что полностью соответствует результатам термодинамического анализа энергетических уста</w:t>
      </w:r>
      <w:proofErr w:type="spellStart"/>
      <w:r w:rsidR="00BC4B3F">
        <w:t>новок</w:t>
      </w:r>
      <w:proofErr w:type="spellEnd"/>
      <w:r w:rsidR="00BC4B3F">
        <w:t xml:space="preserve"> данного типа;</w:t>
      </w:r>
      <w:proofErr w:type="gramEnd"/>
    </w:p>
    <w:p w:rsidR="00160E8E" w:rsidRPr="007A7DB4" w:rsidRDefault="007D0D46" w:rsidP="00A878ED">
      <w:pPr>
        <w:pStyle w:val="a7"/>
        <w:numPr>
          <w:ilvl w:val="0"/>
          <w:numId w:val="19"/>
        </w:numPr>
        <w:tabs>
          <w:tab w:val="left" w:pos="993"/>
        </w:tabs>
        <w:spacing w:line="360" w:lineRule="exact"/>
        <w:ind w:left="0" w:firstLine="710"/>
      </w:pPr>
      <w:proofErr w:type="gramStart"/>
      <w:r w:rsidRPr="007A7DB4">
        <w:t>значения КПД</w:t>
      </w:r>
      <w:r w:rsidR="00E95253" w:rsidRPr="007A7DB4">
        <w:t xml:space="preserve"> идеальных</w:t>
      </w:r>
      <w:r w:rsidRPr="007A7DB4">
        <w:t xml:space="preserve"> циклов </w:t>
      </w:r>
      <w:proofErr w:type="spellStart"/>
      <w:r w:rsidRPr="007A7DB4">
        <w:t>Ренкина</w:t>
      </w:r>
      <w:proofErr w:type="spellEnd"/>
      <w:r w:rsidRPr="007A7DB4">
        <w:t xml:space="preserve"> с перегревом пара и промежуточным перегревом пара (для реактора ВВЭР) не завис</w:t>
      </w:r>
      <w:r w:rsidR="00E95253" w:rsidRPr="007A7DB4">
        <w:t>ят</w:t>
      </w:r>
      <w:r w:rsidRPr="007A7DB4">
        <w:t xml:space="preserve"> от внутренних относительных КПД</w:t>
      </w:r>
      <w:r w:rsidR="00E95253" w:rsidRPr="007A7DB4">
        <w:t xml:space="preserve"> </w:t>
      </w:r>
      <w:r w:rsidRPr="007A7DB4">
        <w:t>турбины</w:t>
      </w:r>
      <w:r w:rsidR="007105AC" w:rsidRPr="007A7DB4">
        <w:t xml:space="preserve"> (цилиндров высокого и низкого давления турбины)</w:t>
      </w:r>
      <w:r w:rsidRPr="007A7DB4">
        <w:t xml:space="preserve"> и насоса, а только от термодинамических параметров цикла</w:t>
      </w:r>
      <w:r w:rsidR="007105AC" w:rsidRPr="007A7DB4">
        <w:t xml:space="preserve">, что </w:t>
      </w:r>
      <w:r w:rsidR="009352D2" w:rsidRPr="007A7DB4">
        <w:t xml:space="preserve">в точности согласуется с теорией реализации циклов </w:t>
      </w:r>
      <w:proofErr w:type="spellStart"/>
      <w:r w:rsidR="009352D2" w:rsidRPr="007A7DB4">
        <w:t>Ренкина</w:t>
      </w:r>
      <w:proofErr w:type="spellEnd"/>
      <w:r w:rsidR="009352D2" w:rsidRPr="007A7DB4">
        <w:t xml:space="preserve"> с перегревом пара и промежуточным перегревом пара (для реактора ВВЭР) с учётом потерь от необратимости;</w:t>
      </w:r>
      <w:proofErr w:type="gramEnd"/>
    </w:p>
    <w:p w:rsidR="0089583F" w:rsidRPr="00656EB0" w:rsidRDefault="00715182" w:rsidP="00726138">
      <w:pPr>
        <w:pStyle w:val="a7"/>
        <w:numPr>
          <w:ilvl w:val="0"/>
          <w:numId w:val="19"/>
        </w:numPr>
        <w:tabs>
          <w:tab w:val="left" w:pos="993"/>
        </w:tabs>
        <w:spacing w:line="360" w:lineRule="exact"/>
        <w:ind w:left="0" w:firstLine="710"/>
      </w:pPr>
      <w:r w:rsidRPr="00656EB0">
        <w:t>увеличение</w:t>
      </w:r>
      <w:r w:rsidR="00726138" w:rsidRPr="00656EB0">
        <w:t xml:space="preserve"> значений</w:t>
      </w:r>
      <w:r w:rsidRPr="00656EB0">
        <w:t xml:space="preserve"> температуры</w:t>
      </w:r>
      <w:r w:rsidR="00726138" w:rsidRPr="00656EB0">
        <w:t xml:space="preserve"> и давления</w:t>
      </w:r>
      <w:r w:rsidRPr="00656EB0">
        <w:t xml:space="preserve"> на выходе из нагревателя</w:t>
      </w:r>
      <w:r w:rsidR="00726138" w:rsidRPr="00656EB0">
        <w:t xml:space="preserve"> (парогенератора), значений температуры на выходе из</w:t>
      </w:r>
      <w:r w:rsidRPr="00656EB0">
        <w:t xml:space="preserve"> пароперегревателя</w:t>
      </w:r>
      <w:r w:rsidR="0089583F" w:rsidRPr="00656EB0">
        <w:t xml:space="preserve"> увеличивает значения КПД как реального, так и идеального циклов</w:t>
      </w:r>
      <w:r w:rsidRPr="00656EB0">
        <w:t xml:space="preserve"> </w:t>
      </w:r>
      <w:proofErr w:type="spellStart"/>
      <w:r w:rsidRPr="00656EB0">
        <w:t>Ренкина</w:t>
      </w:r>
      <w:proofErr w:type="spellEnd"/>
      <w:r w:rsidRPr="00656EB0">
        <w:t xml:space="preserve"> с перегревом пара и промежуточным перегревом пара (для реактора ВВЭР)</w:t>
      </w:r>
      <w:r w:rsidR="00726138" w:rsidRPr="00656EB0">
        <w:t xml:space="preserve">, что согласуется с </w:t>
      </w:r>
      <w:r w:rsidR="00D97AD3" w:rsidRPr="00656EB0">
        <w:t>известными результатами термодинамического анализа данных циклов</w:t>
      </w:r>
      <w:r w:rsidR="00726138" w:rsidRPr="00656EB0">
        <w:t xml:space="preserve"> </w:t>
      </w:r>
      <w:r w:rsidR="0089583F" w:rsidRPr="00656EB0">
        <w:fldChar w:fldCharType="begin"/>
      </w:r>
      <w:r w:rsidR="006868E2" w:rsidRPr="00656EB0">
        <w:instrText xml:space="preserve"> ADDIN ZOTERO_ITEM CSL_CITATION {"citationID":"3HKZVsCH","properties":{"formattedCitation":"[9]","plainCitation":"[9]","noteIndex":0},"citationItems":[{"id":16,"uris":["http://zotero.org/users/local/LTT5qjcx/items/M4ZN888D"],"uri":["http://zotero.org/users/local/LTT5qjcx/items/M4ZN888D"],"itemData":{"id":16,"type":"book","title":"Техническая термодинамика и теплопередача: учебное пособие для неэнергетических специальностей вузов","publisher":"Высшая школа","publisher-place":"Москва","number-of-pages":"496","event-place":"Москва","language":"ru","author":[{"literal":"Нащокин В.В."}],"issued":{"date-parts":[["1975"]]}}}],"schema":"https://github.com/citation-style-language/schema/raw/master/csl-citation.json"} </w:instrText>
      </w:r>
      <w:r w:rsidR="0089583F" w:rsidRPr="00656EB0">
        <w:fldChar w:fldCharType="separate"/>
      </w:r>
      <w:r w:rsidR="006868E2" w:rsidRPr="00656EB0">
        <w:rPr>
          <w:rFonts w:ascii="Times New Roman" w:hAnsi="Times New Roman" w:cs="Times New Roman"/>
        </w:rPr>
        <w:t>[9]</w:t>
      </w:r>
      <w:r w:rsidR="0089583F" w:rsidRPr="00656EB0">
        <w:fldChar w:fldCharType="end"/>
      </w:r>
      <w:r w:rsidR="00726138" w:rsidRPr="00656EB0">
        <w:t>.</w:t>
      </w:r>
    </w:p>
    <w:p w:rsidR="00DC15B5" w:rsidRDefault="00B063CF" w:rsidP="00DC15B5">
      <w:pPr>
        <w:tabs>
          <w:tab w:val="left" w:pos="993"/>
        </w:tabs>
        <w:spacing w:line="360" w:lineRule="exact"/>
      </w:pPr>
      <w:r w:rsidRPr="00455A42">
        <w:t xml:space="preserve">Приведённые выше </w:t>
      </w:r>
      <w:r w:rsidR="00DC15B5">
        <w:t>результаты моделирования</w:t>
      </w:r>
      <w:r w:rsidRPr="00455A42">
        <w:t xml:space="preserve"> показывают, что расчет КПД энергетических установок различного типа, выполненный с помощью разработанного для данной лабораторной работы программного обеспечения, приводит к верному результату, что доказывает</w:t>
      </w:r>
      <w:r w:rsidR="00F050EE">
        <w:t xml:space="preserve"> ее</w:t>
      </w:r>
      <w:r w:rsidRPr="00455A42">
        <w:t xml:space="preserve"> практическую корректность и методическую важность для студентов, обучающихся по специальности 1-31 04 06 «Ядерные физика и технологии».</w:t>
      </w:r>
    </w:p>
    <w:p w:rsidR="00684ACB" w:rsidRDefault="00684ACB" w:rsidP="00DC15B5">
      <w:pPr>
        <w:tabs>
          <w:tab w:val="left" w:pos="993"/>
        </w:tabs>
        <w:spacing w:line="360" w:lineRule="exact"/>
      </w:pPr>
    </w:p>
    <w:p w:rsidR="00EB26D9" w:rsidRDefault="00DC15B5" w:rsidP="00DC15B5">
      <w:pPr>
        <w:tabs>
          <w:tab w:val="left" w:pos="993"/>
        </w:tabs>
        <w:spacing w:line="360" w:lineRule="exact"/>
      </w:pPr>
      <w:r>
        <w:t>3) В результате</w:t>
      </w:r>
      <w:r w:rsidRPr="00455A42">
        <w:t xml:space="preserve"> выполнения </w:t>
      </w:r>
      <w:r w:rsidR="00F050EE">
        <w:t>дипломного</w:t>
      </w:r>
      <w:r w:rsidR="00F050EE" w:rsidRPr="00455A42">
        <w:t xml:space="preserve"> </w:t>
      </w:r>
      <w:r w:rsidR="00F050EE">
        <w:t>исследования</w:t>
      </w:r>
      <w:r w:rsidR="00F050EE" w:rsidRPr="00455A42">
        <w:t xml:space="preserve"> </w:t>
      </w:r>
      <w:r w:rsidRPr="00DC15B5">
        <w:t>разработаны методические указания к лабораторной работе</w:t>
      </w:r>
      <w:r>
        <w:t xml:space="preserve"> </w:t>
      </w:r>
      <w:r w:rsidRPr="00DC15B5">
        <w:t xml:space="preserve">«Анализ цикла </w:t>
      </w:r>
      <w:proofErr w:type="spellStart"/>
      <w:r w:rsidRPr="00DC15B5">
        <w:t>Ренкина</w:t>
      </w:r>
      <w:proofErr w:type="spellEnd"/>
      <w:r w:rsidRPr="00DC15B5">
        <w:t xml:space="preserve"> с промежуточным перегревом пара», которые приведены в приложении А.</w:t>
      </w:r>
    </w:p>
    <w:p w:rsidR="00105D59" w:rsidRDefault="00105D59" w:rsidP="00DC15B5">
      <w:pPr>
        <w:tabs>
          <w:tab w:val="left" w:pos="993"/>
        </w:tabs>
        <w:spacing w:line="360" w:lineRule="exact"/>
      </w:pPr>
      <w:r>
        <w:br w:type="page"/>
      </w:r>
    </w:p>
    <w:p w:rsidR="00105D59" w:rsidRDefault="00105D59" w:rsidP="00105D59">
      <w:pPr>
        <w:pStyle w:val="1"/>
      </w:pPr>
      <w:bookmarkStart w:id="9" w:name="_Toc9553674"/>
      <w:r>
        <w:lastRenderedPageBreak/>
        <w:t>СПИСОК ИСПОЛЬЗОВАННОЙ ЛИТЕРАТУРЫ</w:t>
      </w:r>
      <w:bookmarkEnd w:id="9"/>
    </w:p>
    <w:p w:rsidR="006351D8" w:rsidRDefault="006351D8" w:rsidP="006351D8">
      <w:pPr>
        <w:pStyle w:val="af"/>
        <w:spacing w:after="0" w:line="360" w:lineRule="exact"/>
        <w:ind w:firstLine="709"/>
      </w:pPr>
    </w:p>
    <w:p w:rsidR="006351D8" w:rsidRDefault="006351D8" w:rsidP="006351D8">
      <w:pPr>
        <w:pStyle w:val="af"/>
        <w:spacing w:after="0" w:line="360" w:lineRule="exact"/>
        <w:ind w:firstLine="709"/>
      </w:pPr>
    </w:p>
    <w:p w:rsidR="006868E2" w:rsidRPr="006868E2" w:rsidRDefault="006351D8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  <w:lang w:val="en-US"/>
        </w:rPr>
      </w:pPr>
      <w:r>
        <w:fldChar w:fldCharType="begin"/>
      </w:r>
      <w:r w:rsidRPr="00A878ED">
        <w:instrText xml:space="preserve"> </w:instrText>
      </w:r>
      <w:r w:rsidRPr="00826DC4">
        <w:rPr>
          <w:lang w:val="en-US"/>
        </w:rPr>
        <w:instrText>ADDIN</w:instrText>
      </w:r>
      <w:r w:rsidRPr="00A878ED">
        <w:instrText xml:space="preserve"> </w:instrText>
      </w:r>
      <w:r w:rsidRPr="00826DC4">
        <w:rPr>
          <w:lang w:val="en-US"/>
        </w:rPr>
        <w:instrText>ZOTERO</w:instrText>
      </w:r>
      <w:r w:rsidRPr="00A878ED">
        <w:instrText>_</w:instrText>
      </w:r>
      <w:r w:rsidRPr="00826DC4">
        <w:rPr>
          <w:lang w:val="en-US"/>
        </w:rPr>
        <w:instrText>BIBL</w:instrText>
      </w:r>
      <w:r w:rsidRPr="00A878ED">
        <w:instrText xml:space="preserve"> {"</w:instrText>
      </w:r>
      <w:r w:rsidRPr="00826DC4">
        <w:rPr>
          <w:lang w:val="en-US"/>
        </w:rPr>
        <w:instrText>uncited</w:instrText>
      </w:r>
      <w:r w:rsidRPr="00A878ED">
        <w:instrText>":[],"</w:instrText>
      </w:r>
      <w:r w:rsidRPr="00826DC4">
        <w:rPr>
          <w:lang w:val="en-US"/>
        </w:rPr>
        <w:instrText>omitted</w:instrText>
      </w:r>
      <w:r w:rsidRPr="00A878ED">
        <w:instrText>":[],"</w:instrText>
      </w:r>
      <w:r w:rsidRPr="00826DC4">
        <w:rPr>
          <w:lang w:val="en-US"/>
        </w:rPr>
        <w:instrText>custom</w:instrText>
      </w:r>
      <w:r w:rsidRPr="00A878ED">
        <w:instrText xml:space="preserve">":[]} </w:instrText>
      </w:r>
      <w:r w:rsidRPr="00826DC4">
        <w:rPr>
          <w:lang w:val="en-US"/>
        </w:rPr>
        <w:instrText>CSL</w:instrText>
      </w:r>
      <w:r w:rsidRPr="00A878ED">
        <w:instrText>_</w:instrText>
      </w:r>
      <w:r w:rsidRPr="00826DC4">
        <w:rPr>
          <w:lang w:val="en-US"/>
        </w:rPr>
        <w:instrText>BIBLIOGRAPHY</w:instrText>
      </w:r>
      <w:r w:rsidRPr="00A878ED">
        <w:instrText xml:space="preserve"> </w:instrText>
      </w:r>
      <w:r>
        <w:fldChar w:fldCharType="separate"/>
      </w:r>
      <w:r w:rsidR="006868E2" w:rsidRPr="00A878ED">
        <w:rPr>
          <w:rFonts w:ascii="Times New Roman" w:hAnsi="Times New Roman" w:cs="Times New Roman"/>
        </w:rPr>
        <w:t>1.</w:t>
      </w:r>
      <w:r w:rsidR="006868E2" w:rsidRPr="00A878ED">
        <w:rPr>
          <w:rFonts w:ascii="Times New Roman" w:hAnsi="Times New Roman" w:cs="Times New Roman"/>
        </w:rPr>
        <w:tab/>
      </w:r>
      <w:r w:rsidR="006868E2" w:rsidRPr="006868E2">
        <w:rPr>
          <w:rFonts w:ascii="Times New Roman" w:hAnsi="Times New Roman" w:cs="Times New Roman"/>
          <w:lang w:val="en-US"/>
        </w:rPr>
        <w:t>International</w:t>
      </w:r>
      <w:r w:rsidR="006868E2" w:rsidRPr="00A878ED">
        <w:rPr>
          <w:rFonts w:ascii="Times New Roman" w:hAnsi="Times New Roman" w:cs="Times New Roman"/>
        </w:rPr>
        <w:t xml:space="preserve"> </w:t>
      </w:r>
      <w:r w:rsidR="006868E2" w:rsidRPr="006868E2">
        <w:rPr>
          <w:rFonts w:ascii="Times New Roman" w:hAnsi="Times New Roman" w:cs="Times New Roman"/>
          <w:lang w:val="en-US"/>
        </w:rPr>
        <w:t>Energy</w:t>
      </w:r>
      <w:r w:rsidR="006868E2" w:rsidRPr="00A878ED">
        <w:rPr>
          <w:rFonts w:ascii="Times New Roman" w:hAnsi="Times New Roman" w:cs="Times New Roman"/>
        </w:rPr>
        <w:t xml:space="preserve"> </w:t>
      </w:r>
      <w:r w:rsidR="006868E2" w:rsidRPr="006868E2">
        <w:rPr>
          <w:rFonts w:ascii="Times New Roman" w:hAnsi="Times New Roman" w:cs="Times New Roman"/>
          <w:lang w:val="en-US"/>
        </w:rPr>
        <w:t>Agency</w:t>
      </w:r>
      <w:r w:rsidR="006868E2" w:rsidRPr="00A878ED">
        <w:rPr>
          <w:rFonts w:ascii="Times New Roman" w:hAnsi="Times New Roman" w:cs="Times New Roman"/>
        </w:rPr>
        <w:t xml:space="preserve">. </w:t>
      </w:r>
      <w:r w:rsidR="006868E2" w:rsidRPr="006868E2">
        <w:rPr>
          <w:rFonts w:ascii="Times New Roman" w:hAnsi="Times New Roman" w:cs="Times New Roman"/>
          <w:lang w:val="en-US"/>
        </w:rPr>
        <w:t>World Energy Outlook 2016 Executive Summary / International Energy Agency. – 2016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  <w:lang w:val="en-US"/>
        </w:rPr>
        <w:t>2.</w:t>
      </w:r>
      <w:r w:rsidRPr="006868E2">
        <w:rPr>
          <w:rFonts w:ascii="Times New Roman" w:hAnsi="Times New Roman" w:cs="Times New Roman"/>
          <w:lang w:val="en-US"/>
        </w:rPr>
        <w:tab/>
        <w:t xml:space="preserve">R.K. Kapooria. An analysis of a thermal power plant working on a Rankine cycle: A theoretical investigation / R.K. Kapooria, S. Kumar, K.S. Kasana // J. Energy South. </w:t>
      </w:r>
      <w:r w:rsidRPr="006868E2">
        <w:rPr>
          <w:rFonts w:ascii="Times New Roman" w:hAnsi="Times New Roman" w:cs="Times New Roman"/>
        </w:rPr>
        <w:t>Afr. – 2008. – Т. 19, № 1. – С. 77-83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3.</w:t>
      </w:r>
      <w:r w:rsidRPr="006868E2">
        <w:rPr>
          <w:rFonts w:ascii="Times New Roman" w:hAnsi="Times New Roman" w:cs="Times New Roman"/>
        </w:rPr>
        <w:tab/>
        <w:t>Кириллин, В.А. Техническая термодинамика: учебник для вузов / В.А. Кириллин, В.В. Сычев, А.Е. Шейндлин. – Москва : Издательский дом МЭИ, 2016. – 495 с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4.</w:t>
      </w:r>
      <w:r w:rsidRPr="006868E2">
        <w:rPr>
          <w:rFonts w:ascii="Times New Roman" w:hAnsi="Times New Roman" w:cs="Times New Roman"/>
        </w:rPr>
        <w:tab/>
        <w:t>Чухин, И.М. Техническая термодинамика. Часть 2 [Электронный ресурс]. – Режим доступа: http://ispu.ru/files/u2/book2/TD2_19-06/index.htm. – Дата доступа: 20.04.2019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5.</w:t>
      </w:r>
      <w:r w:rsidRPr="006868E2">
        <w:rPr>
          <w:rFonts w:ascii="Times New Roman" w:hAnsi="Times New Roman" w:cs="Times New Roman"/>
        </w:rPr>
        <w:tab/>
        <w:t>Александров, А.А. Термодинамические основы циклов теплоэнергетических установок: учебное пособие для вузов / А.А. Александров. – Москва : Издательский дом МЭИ, 2016. – 157 с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6.</w:t>
      </w:r>
      <w:r w:rsidRPr="006868E2">
        <w:rPr>
          <w:rFonts w:ascii="Times New Roman" w:hAnsi="Times New Roman" w:cs="Times New Roman"/>
        </w:rPr>
        <w:tab/>
        <w:t>Расчет и графическая иллюстрация основных термодинамических циклов [Электронный ресурс]. – Режим доступа: http://twt.mpei.ac.ru/TTHB/2/tdc.html. – Дата доступа: 19.04.2019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7.</w:t>
      </w:r>
      <w:r w:rsidRPr="006868E2">
        <w:rPr>
          <w:rFonts w:ascii="Times New Roman" w:hAnsi="Times New Roman" w:cs="Times New Roman"/>
        </w:rPr>
        <w:tab/>
        <w:t>Михайлов Е. MatLab. Руководство для начинающих [Электронный ресурс]. – Режим доступа: http://rcs.chemometrics.ru/Tutorials/matlab.htm. – Дата доступа: 10.04.2019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  <w:lang w:val="en-US"/>
        </w:rPr>
      </w:pPr>
      <w:r w:rsidRPr="006868E2">
        <w:rPr>
          <w:rFonts w:ascii="Times New Roman" w:hAnsi="Times New Roman" w:cs="Times New Roman"/>
          <w:lang w:val="en-US"/>
        </w:rPr>
        <w:t>8.</w:t>
      </w:r>
      <w:r w:rsidRPr="006868E2">
        <w:rPr>
          <w:rFonts w:ascii="Times New Roman" w:hAnsi="Times New Roman" w:cs="Times New Roman"/>
          <w:lang w:val="en-US"/>
        </w:rPr>
        <w:tab/>
        <w:t>International Association for the Properties of Water and Steam. Revised Release on the IAPWS Industrial Formulation 1997 for the Thermodynamic Properties of Water and Steam / International Association for the Properties of Water and Steam. – 2007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9.</w:t>
      </w:r>
      <w:r w:rsidRPr="006868E2">
        <w:rPr>
          <w:rFonts w:ascii="Times New Roman" w:hAnsi="Times New Roman" w:cs="Times New Roman"/>
        </w:rPr>
        <w:tab/>
        <w:t>Нащокин В.В. Техническая термодинамика и теплопередача: учебное пособие для неэнергетических специальностей вузов / Нащокин В.В. – Москва : Высшая школа, 1975. – 496 с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10.</w:t>
      </w:r>
      <w:r w:rsidRPr="006868E2">
        <w:rPr>
          <w:rFonts w:ascii="Times New Roman" w:hAnsi="Times New Roman" w:cs="Times New Roman"/>
        </w:rPr>
        <w:tab/>
        <w:t>Ровненская АЭС в энергетике Украины. – ОП «Ровненская АЭС», 2014.</w:t>
      </w:r>
    </w:p>
    <w:p w:rsidR="00105D59" w:rsidRPr="00AA38B0" w:rsidRDefault="006351D8" w:rsidP="00EA5310">
      <w:pPr>
        <w:tabs>
          <w:tab w:val="left" w:pos="993"/>
          <w:tab w:val="left" w:pos="1134"/>
        </w:tabs>
        <w:spacing w:line="360" w:lineRule="exact"/>
        <w:ind w:firstLine="0"/>
        <w:rPr>
          <w:lang w:val="en-US"/>
        </w:rPr>
      </w:pPr>
      <w:r>
        <w:fldChar w:fldCharType="end"/>
      </w:r>
    </w:p>
    <w:sectPr w:rsidR="00105D59" w:rsidRPr="00AA38B0" w:rsidSect="00AE3C7F">
      <w:footerReference w:type="first" r:id="rId16"/>
      <w:pgSz w:w="11906" w:h="16838"/>
      <w:pgMar w:top="1134" w:right="567" w:bottom="1134" w:left="1701" w:header="567" w:footer="567" w:gutter="0"/>
      <w:pgNumType w:start="2"/>
      <w:cols w:space="708"/>
      <w:titlePg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5662B" w:rsidRDefault="0005662B" w:rsidP="003B2854">
      <w:r>
        <w:separator/>
      </w:r>
    </w:p>
  </w:endnote>
  <w:endnote w:type="continuationSeparator" w:id="0">
    <w:p w:rsidR="0005662B" w:rsidRDefault="0005662B" w:rsidP="003B28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71518092"/>
      <w:docPartObj>
        <w:docPartGallery w:val="Page Numbers (Bottom of Page)"/>
        <w:docPartUnique/>
      </w:docPartObj>
    </w:sdtPr>
    <w:sdtContent>
      <w:p w:rsidR="00BF16C3" w:rsidRDefault="00BF16C3" w:rsidP="001C21BB">
        <w:pPr>
          <w:pStyle w:val="ad"/>
          <w:ind w:firstLine="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A38B0">
          <w:rPr>
            <w:noProof/>
          </w:rPr>
          <w:t>4</w:t>
        </w:r>
        <w:r>
          <w:fldChar w:fldCharType="end"/>
        </w:r>
      </w:p>
    </w:sdtContent>
  </w:sdt>
  <w:p w:rsidR="00BF16C3" w:rsidRDefault="00BF16C3">
    <w:pPr>
      <w:pStyle w:val="ad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F16C3" w:rsidRDefault="00BF16C3" w:rsidP="001C21BB">
    <w:pPr>
      <w:pStyle w:val="ad"/>
      <w:ind w:firstLine="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31352770"/>
      <w:docPartObj>
        <w:docPartGallery w:val="Page Numbers (Bottom of Page)"/>
        <w:docPartUnique/>
      </w:docPartObj>
    </w:sdtPr>
    <w:sdtContent>
      <w:p w:rsidR="00BF16C3" w:rsidRDefault="00BF16C3" w:rsidP="00AE3C7F">
        <w:pPr>
          <w:pStyle w:val="ad"/>
          <w:ind w:firstLine="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A38B0">
          <w:rPr>
            <w:noProof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5662B" w:rsidRDefault="0005662B" w:rsidP="003B2854">
      <w:r>
        <w:separator/>
      </w:r>
    </w:p>
  </w:footnote>
  <w:footnote w:type="continuationSeparator" w:id="0">
    <w:p w:rsidR="0005662B" w:rsidRDefault="0005662B" w:rsidP="003B285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007C8C"/>
    <w:multiLevelType w:val="hybridMultilevel"/>
    <w:tmpl w:val="C2C0E9D4"/>
    <w:lvl w:ilvl="0" w:tplc="04190001">
      <w:start w:val="1"/>
      <w:numFmt w:val="bullet"/>
      <w:lvlText w:val=""/>
      <w:lvlJc w:val="left"/>
      <w:pPr>
        <w:ind w:left="135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215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935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55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75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95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815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535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55" w:hanging="360"/>
      </w:pPr>
      <w:rPr>
        <w:rFonts w:ascii="Wingdings" w:hAnsi="Wingdings" w:hint="default"/>
      </w:rPr>
    </w:lvl>
  </w:abstractNum>
  <w:abstractNum w:abstractNumId="1">
    <w:nsid w:val="083C0E1E"/>
    <w:multiLevelType w:val="hybridMultilevel"/>
    <w:tmpl w:val="787211E4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>
    <w:nsid w:val="1DA32878"/>
    <w:multiLevelType w:val="hybridMultilevel"/>
    <w:tmpl w:val="552A90EC"/>
    <w:lvl w:ilvl="0" w:tplc="30D49C5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">
    <w:nsid w:val="2C8938C0"/>
    <w:multiLevelType w:val="hybridMultilevel"/>
    <w:tmpl w:val="A06E174C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2F191237"/>
    <w:multiLevelType w:val="multilevel"/>
    <w:tmpl w:val="FB6A9D94"/>
    <w:lvl w:ilvl="0">
      <w:start w:val="1"/>
      <w:numFmt w:val="russianLower"/>
      <w:lvlText w:val="%1)"/>
      <w:lvlJc w:val="left"/>
      <w:pPr>
        <w:ind w:left="3621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053" w:hanging="432"/>
      </w:pPr>
    </w:lvl>
    <w:lvl w:ilvl="2">
      <w:start w:val="1"/>
      <w:numFmt w:val="decimal"/>
      <w:lvlText w:val="%1.%2.%3."/>
      <w:lvlJc w:val="left"/>
      <w:pPr>
        <w:ind w:left="4485" w:hanging="504"/>
      </w:pPr>
    </w:lvl>
    <w:lvl w:ilvl="3">
      <w:start w:val="1"/>
      <w:numFmt w:val="decimal"/>
      <w:lvlText w:val="%1.%2.%3.%4."/>
      <w:lvlJc w:val="left"/>
      <w:pPr>
        <w:ind w:left="4989" w:hanging="648"/>
      </w:pPr>
    </w:lvl>
    <w:lvl w:ilvl="4">
      <w:start w:val="1"/>
      <w:numFmt w:val="decimal"/>
      <w:lvlText w:val="%1.%2.%3.%4.%5."/>
      <w:lvlJc w:val="left"/>
      <w:pPr>
        <w:ind w:left="5493" w:hanging="792"/>
      </w:pPr>
    </w:lvl>
    <w:lvl w:ilvl="5">
      <w:start w:val="1"/>
      <w:numFmt w:val="decimal"/>
      <w:lvlText w:val="%1.%2.%3.%4.%5.%6."/>
      <w:lvlJc w:val="left"/>
      <w:pPr>
        <w:ind w:left="5997" w:hanging="936"/>
      </w:pPr>
    </w:lvl>
    <w:lvl w:ilvl="6">
      <w:start w:val="1"/>
      <w:numFmt w:val="decimal"/>
      <w:lvlText w:val="%1.%2.%3.%4.%5.%6.%7."/>
      <w:lvlJc w:val="left"/>
      <w:pPr>
        <w:ind w:left="6501" w:hanging="1080"/>
      </w:pPr>
    </w:lvl>
    <w:lvl w:ilvl="7">
      <w:start w:val="1"/>
      <w:numFmt w:val="decimal"/>
      <w:lvlText w:val="%1.%2.%3.%4.%5.%6.%7.%8."/>
      <w:lvlJc w:val="left"/>
      <w:pPr>
        <w:ind w:left="7005" w:hanging="1224"/>
      </w:pPr>
    </w:lvl>
    <w:lvl w:ilvl="8">
      <w:start w:val="1"/>
      <w:numFmt w:val="decimal"/>
      <w:lvlText w:val="%1.%2.%3.%4.%5.%6.%7.%8.%9."/>
      <w:lvlJc w:val="left"/>
      <w:pPr>
        <w:ind w:left="7581" w:hanging="1440"/>
      </w:pPr>
    </w:lvl>
  </w:abstractNum>
  <w:abstractNum w:abstractNumId="5">
    <w:nsid w:val="2FDF3F73"/>
    <w:multiLevelType w:val="hybridMultilevel"/>
    <w:tmpl w:val="129C3642"/>
    <w:lvl w:ilvl="0" w:tplc="D1C87E8A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05562F8"/>
    <w:multiLevelType w:val="hybridMultilevel"/>
    <w:tmpl w:val="3388627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>
    <w:nsid w:val="3999596A"/>
    <w:multiLevelType w:val="hybridMultilevel"/>
    <w:tmpl w:val="FE9EAB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>
    <w:nsid w:val="46D94122"/>
    <w:multiLevelType w:val="hybridMultilevel"/>
    <w:tmpl w:val="0068CE14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9">
    <w:nsid w:val="48C32F1B"/>
    <w:multiLevelType w:val="hybridMultilevel"/>
    <w:tmpl w:val="CAACD234"/>
    <w:lvl w:ilvl="0" w:tplc="041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>
    <w:nsid w:val="4A9C0BE1"/>
    <w:multiLevelType w:val="hybridMultilevel"/>
    <w:tmpl w:val="DA5CAFB4"/>
    <w:lvl w:ilvl="0" w:tplc="2EC6E33C">
      <w:start w:val="1"/>
      <w:numFmt w:val="russianLower"/>
      <w:lvlText w:val="%1)"/>
      <w:lvlJc w:val="left"/>
      <w:pPr>
        <w:ind w:left="1070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1">
    <w:nsid w:val="4CC60D1E"/>
    <w:multiLevelType w:val="hybridMultilevel"/>
    <w:tmpl w:val="85604C62"/>
    <w:lvl w:ilvl="0" w:tplc="2EC6E33C">
      <w:start w:val="1"/>
      <w:numFmt w:val="russianLower"/>
      <w:lvlText w:val="%1)"/>
      <w:lvlJc w:val="left"/>
      <w:pPr>
        <w:ind w:left="1429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2">
    <w:nsid w:val="4E9C7C0A"/>
    <w:multiLevelType w:val="hybridMultilevel"/>
    <w:tmpl w:val="CFF8FA3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EB65215"/>
    <w:multiLevelType w:val="hybridMultilevel"/>
    <w:tmpl w:val="69CC2E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>
    <w:nsid w:val="561C434E"/>
    <w:multiLevelType w:val="hybridMultilevel"/>
    <w:tmpl w:val="5DEA6514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5">
    <w:nsid w:val="585C00BB"/>
    <w:multiLevelType w:val="hybridMultilevel"/>
    <w:tmpl w:val="B67A174E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>
    <w:nsid w:val="59AE2DCE"/>
    <w:multiLevelType w:val="hybridMultilevel"/>
    <w:tmpl w:val="F2E2894C"/>
    <w:lvl w:ilvl="0" w:tplc="2EC6E33C">
      <w:start w:val="1"/>
      <w:numFmt w:val="russianLower"/>
      <w:lvlText w:val="%1)"/>
      <w:lvlJc w:val="left"/>
      <w:pPr>
        <w:ind w:left="164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367" w:hanging="360"/>
      </w:pPr>
    </w:lvl>
    <w:lvl w:ilvl="2" w:tplc="0419001B" w:tentative="1">
      <w:start w:val="1"/>
      <w:numFmt w:val="lowerRoman"/>
      <w:lvlText w:val="%3."/>
      <w:lvlJc w:val="right"/>
      <w:pPr>
        <w:ind w:left="3087" w:hanging="180"/>
      </w:pPr>
    </w:lvl>
    <w:lvl w:ilvl="3" w:tplc="0419000F" w:tentative="1">
      <w:start w:val="1"/>
      <w:numFmt w:val="decimal"/>
      <w:lvlText w:val="%4."/>
      <w:lvlJc w:val="left"/>
      <w:pPr>
        <w:ind w:left="3807" w:hanging="360"/>
      </w:pPr>
    </w:lvl>
    <w:lvl w:ilvl="4" w:tplc="04190019" w:tentative="1">
      <w:start w:val="1"/>
      <w:numFmt w:val="lowerLetter"/>
      <w:lvlText w:val="%5."/>
      <w:lvlJc w:val="left"/>
      <w:pPr>
        <w:ind w:left="4527" w:hanging="360"/>
      </w:pPr>
    </w:lvl>
    <w:lvl w:ilvl="5" w:tplc="0419001B" w:tentative="1">
      <w:start w:val="1"/>
      <w:numFmt w:val="lowerRoman"/>
      <w:lvlText w:val="%6."/>
      <w:lvlJc w:val="right"/>
      <w:pPr>
        <w:ind w:left="5247" w:hanging="180"/>
      </w:pPr>
    </w:lvl>
    <w:lvl w:ilvl="6" w:tplc="0419000F" w:tentative="1">
      <w:start w:val="1"/>
      <w:numFmt w:val="decimal"/>
      <w:lvlText w:val="%7."/>
      <w:lvlJc w:val="left"/>
      <w:pPr>
        <w:ind w:left="5967" w:hanging="360"/>
      </w:pPr>
    </w:lvl>
    <w:lvl w:ilvl="7" w:tplc="04190019" w:tentative="1">
      <w:start w:val="1"/>
      <w:numFmt w:val="lowerLetter"/>
      <w:lvlText w:val="%8."/>
      <w:lvlJc w:val="left"/>
      <w:pPr>
        <w:ind w:left="6687" w:hanging="360"/>
      </w:pPr>
    </w:lvl>
    <w:lvl w:ilvl="8" w:tplc="041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17">
    <w:nsid w:val="5F563168"/>
    <w:multiLevelType w:val="hybridMultilevel"/>
    <w:tmpl w:val="418C1756"/>
    <w:lvl w:ilvl="0" w:tplc="9F3C381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16E770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5004C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AE6D36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E46AF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0BA0C1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0CE960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0340BB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DA0DA6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>
    <w:nsid w:val="6A033F3D"/>
    <w:multiLevelType w:val="hybridMultilevel"/>
    <w:tmpl w:val="A99686DA"/>
    <w:lvl w:ilvl="0" w:tplc="F13A065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4869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82CBE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57647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AD4B69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49CD7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ED0B24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8C49E2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4E028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3"/>
  </w:num>
  <w:num w:numId="2">
    <w:abstractNumId w:val="8"/>
  </w:num>
  <w:num w:numId="3">
    <w:abstractNumId w:val="9"/>
  </w:num>
  <w:num w:numId="4">
    <w:abstractNumId w:val="12"/>
  </w:num>
  <w:num w:numId="5">
    <w:abstractNumId w:val="11"/>
  </w:num>
  <w:num w:numId="6">
    <w:abstractNumId w:val="3"/>
  </w:num>
  <w:num w:numId="7">
    <w:abstractNumId w:val="18"/>
  </w:num>
  <w:num w:numId="8">
    <w:abstractNumId w:val="17"/>
  </w:num>
  <w:num w:numId="9">
    <w:abstractNumId w:val="6"/>
  </w:num>
  <w:num w:numId="10">
    <w:abstractNumId w:val="7"/>
  </w:num>
  <w:num w:numId="11">
    <w:abstractNumId w:val="1"/>
  </w:num>
  <w:num w:numId="12">
    <w:abstractNumId w:val="14"/>
  </w:num>
  <w:num w:numId="13">
    <w:abstractNumId w:val="15"/>
  </w:num>
  <w:num w:numId="14">
    <w:abstractNumId w:val="5"/>
  </w:num>
  <w:num w:numId="15">
    <w:abstractNumId w:val="4"/>
  </w:num>
  <w:num w:numId="16">
    <w:abstractNumId w:val="16"/>
  </w:num>
  <w:num w:numId="17">
    <w:abstractNumId w:val="2"/>
  </w:num>
  <w:num w:numId="18">
    <w:abstractNumId w:val="0"/>
  </w:num>
  <w:num w:numId="1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F516E"/>
    <w:rsid w:val="00000F69"/>
    <w:rsid w:val="00001EEF"/>
    <w:rsid w:val="0000355C"/>
    <w:rsid w:val="00005A96"/>
    <w:rsid w:val="00012032"/>
    <w:rsid w:val="00012CDC"/>
    <w:rsid w:val="000164FB"/>
    <w:rsid w:val="000337D0"/>
    <w:rsid w:val="00043EEE"/>
    <w:rsid w:val="00045FE7"/>
    <w:rsid w:val="0005662B"/>
    <w:rsid w:val="00061C8B"/>
    <w:rsid w:val="00073523"/>
    <w:rsid w:val="0008264A"/>
    <w:rsid w:val="000868CC"/>
    <w:rsid w:val="00092DA8"/>
    <w:rsid w:val="000A1286"/>
    <w:rsid w:val="000A210F"/>
    <w:rsid w:val="000C470D"/>
    <w:rsid w:val="000D3B64"/>
    <w:rsid w:val="000D5467"/>
    <w:rsid w:val="000E3665"/>
    <w:rsid w:val="000E77BE"/>
    <w:rsid w:val="000F2952"/>
    <w:rsid w:val="000F442A"/>
    <w:rsid w:val="000F4BFE"/>
    <w:rsid w:val="00105D59"/>
    <w:rsid w:val="001079BA"/>
    <w:rsid w:val="00121E5E"/>
    <w:rsid w:val="00122104"/>
    <w:rsid w:val="00123E51"/>
    <w:rsid w:val="00126204"/>
    <w:rsid w:val="00134796"/>
    <w:rsid w:val="00141831"/>
    <w:rsid w:val="001449B1"/>
    <w:rsid w:val="0015653A"/>
    <w:rsid w:val="00160E8E"/>
    <w:rsid w:val="001756EB"/>
    <w:rsid w:val="00176112"/>
    <w:rsid w:val="00176E78"/>
    <w:rsid w:val="001772C1"/>
    <w:rsid w:val="00180411"/>
    <w:rsid w:val="00180629"/>
    <w:rsid w:val="00195CC0"/>
    <w:rsid w:val="001A0BEB"/>
    <w:rsid w:val="001A30B2"/>
    <w:rsid w:val="001B15FB"/>
    <w:rsid w:val="001C21BB"/>
    <w:rsid w:val="001C52F8"/>
    <w:rsid w:val="001C7ABB"/>
    <w:rsid w:val="001D1316"/>
    <w:rsid w:val="001D7884"/>
    <w:rsid w:val="001E3275"/>
    <w:rsid w:val="001E7D29"/>
    <w:rsid w:val="00200DE4"/>
    <w:rsid w:val="00206247"/>
    <w:rsid w:val="00207420"/>
    <w:rsid w:val="002179FA"/>
    <w:rsid w:val="00234DB5"/>
    <w:rsid w:val="00245C70"/>
    <w:rsid w:val="00254B81"/>
    <w:rsid w:val="002609DD"/>
    <w:rsid w:val="0026255E"/>
    <w:rsid w:val="00271F4E"/>
    <w:rsid w:val="002766A3"/>
    <w:rsid w:val="00280913"/>
    <w:rsid w:val="00283984"/>
    <w:rsid w:val="00287058"/>
    <w:rsid w:val="00295BA6"/>
    <w:rsid w:val="002B0DC2"/>
    <w:rsid w:val="002C3A35"/>
    <w:rsid w:val="002C7B98"/>
    <w:rsid w:val="002D650A"/>
    <w:rsid w:val="002F4310"/>
    <w:rsid w:val="00301338"/>
    <w:rsid w:val="00302131"/>
    <w:rsid w:val="003034A1"/>
    <w:rsid w:val="00306261"/>
    <w:rsid w:val="00311514"/>
    <w:rsid w:val="00323189"/>
    <w:rsid w:val="0033273F"/>
    <w:rsid w:val="00341F77"/>
    <w:rsid w:val="00351427"/>
    <w:rsid w:val="003621D0"/>
    <w:rsid w:val="00365B87"/>
    <w:rsid w:val="003676C9"/>
    <w:rsid w:val="00371750"/>
    <w:rsid w:val="003940DB"/>
    <w:rsid w:val="003962A7"/>
    <w:rsid w:val="003A4612"/>
    <w:rsid w:val="003A62CE"/>
    <w:rsid w:val="003B09D0"/>
    <w:rsid w:val="003B2854"/>
    <w:rsid w:val="003E1244"/>
    <w:rsid w:val="003E4078"/>
    <w:rsid w:val="003E7F5D"/>
    <w:rsid w:val="003F2119"/>
    <w:rsid w:val="003F610B"/>
    <w:rsid w:val="00403A1A"/>
    <w:rsid w:val="004121BA"/>
    <w:rsid w:val="00413515"/>
    <w:rsid w:val="00417B1A"/>
    <w:rsid w:val="00421DA3"/>
    <w:rsid w:val="004231D7"/>
    <w:rsid w:val="00432084"/>
    <w:rsid w:val="004434EC"/>
    <w:rsid w:val="00443B5E"/>
    <w:rsid w:val="004468E0"/>
    <w:rsid w:val="00455A3C"/>
    <w:rsid w:val="00455A42"/>
    <w:rsid w:val="00462734"/>
    <w:rsid w:val="00462F6A"/>
    <w:rsid w:val="00480780"/>
    <w:rsid w:val="00482D87"/>
    <w:rsid w:val="00485F3D"/>
    <w:rsid w:val="0048630A"/>
    <w:rsid w:val="00491732"/>
    <w:rsid w:val="0049671C"/>
    <w:rsid w:val="004A17A1"/>
    <w:rsid w:val="004B754B"/>
    <w:rsid w:val="004D6EEF"/>
    <w:rsid w:val="004E0AE0"/>
    <w:rsid w:val="004E0B84"/>
    <w:rsid w:val="004E1A00"/>
    <w:rsid w:val="00503A88"/>
    <w:rsid w:val="00506203"/>
    <w:rsid w:val="0053628C"/>
    <w:rsid w:val="00543D8A"/>
    <w:rsid w:val="00546DFB"/>
    <w:rsid w:val="00547BFC"/>
    <w:rsid w:val="005543CC"/>
    <w:rsid w:val="005563A2"/>
    <w:rsid w:val="005564BB"/>
    <w:rsid w:val="00560131"/>
    <w:rsid w:val="00560506"/>
    <w:rsid w:val="005636A0"/>
    <w:rsid w:val="00584F15"/>
    <w:rsid w:val="00585DF4"/>
    <w:rsid w:val="00586DC5"/>
    <w:rsid w:val="005873E4"/>
    <w:rsid w:val="00594929"/>
    <w:rsid w:val="00597B9C"/>
    <w:rsid w:val="005A6C5D"/>
    <w:rsid w:val="005B3A85"/>
    <w:rsid w:val="005C01C8"/>
    <w:rsid w:val="005D1C7F"/>
    <w:rsid w:val="005E2C38"/>
    <w:rsid w:val="005E394C"/>
    <w:rsid w:val="005E600A"/>
    <w:rsid w:val="005F1BDE"/>
    <w:rsid w:val="005F3D07"/>
    <w:rsid w:val="005F4C2F"/>
    <w:rsid w:val="00600150"/>
    <w:rsid w:val="00606489"/>
    <w:rsid w:val="00607605"/>
    <w:rsid w:val="00607864"/>
    <w:rsid w:val="006135E7"/>
    <w:rsid w:val="00620E8C"/>
    <w:rsid w:val="00621A0E"/>
    <w:rsid w:val="00623A90"/>
    <w:rsid w:val="006248CD"/>
    <w:rsid w:val="00634F85"/>
    <w:rsid w:val="006350E5"/>
    <w:rsid w:val="006351D8"/>
    <w:rsid w:val="00643F6C"/>
    <w:rsid w:val="00656EB0"/>
    <w:rsid w:val="006663B1"/>
    <w:rsid w:val="00666744"/>
    <w:rsid w:val="006703D9"/>
    <w:rsid w:val="00677655"/>
    <w:rsid w:val="0068048C"/>
    <w:rsid w:val="00681833"/>
    <w:rsid w:val="006829AA"/>
    <w:rsid w:val="00684ACB"/>
    <w:rsid w:val="006868E2"/>
    <w:rsid w:val="00686D9F"/>
    <w:rsid w:val="00690BFE"/>
    <w:rsid w:val="006A3169"/>
    <w:rsid w:val="006B2F1D"/>
    <w:rsid w:val="006B4F42"/>
    <w:rsid w:val="006D31BF"/>
    <w:rsid w:val="006D7E34"/>
    <w:rsid w:val="006E01EA"/>
    <w:rsid w:val="006E1081"/>
    <w:rsid w:val="006E366F"/>
    <w:rsid w:val="006F4238"/>
    <w:rsid w:val="006F6C06"/>
    <w:rsid w:val="006F7755"/>
    <w:rsid w:val="007032FC"/>
    <w:rsid w:val="007105AC"/>
    <w:rsid w:val="007148B0"/>
    <w:rsid w:val="00714F46"/>
    <w:rsid w:val="00715182"/>
    <w:rsid w:val="007208FE"/>
    <w:rsid w:val="00721837"/>
    <w:rsid w:val="00726138"/>
    <w:rsid w:val="007317D4"/>
    <w:rsid w:val="00732C35"/>
    <w:rsid w:val="00733277"/>
    <w:rsid w:val="00736C74"/>
    <w:rsid w:val="00752EB3"/>
    <w:rsid w:val="00762773"/>
    <w:rsid w:val="00763D0A"/>
    <w:rsid w:val="007718DB"/>
    <w:rsid w:val="007748E4"/>
    <w:rsid w:val="00790CC6"/>
    <w:rsid w:val="00794318"/>
    <w:rsid w:val="007943BA"/>
    <w:rsid w:val="0079754A"/>
    <w:rsid w:val="007A0256"/>
    <w:rsid w:val="007A0533"/>
    <w:rsid w:val="007A7DB4"/>
    <w:rsid w:val="007B2E9E"/>
    <w:rsid w:val="007B7D9C"/>
    <w:rsid w:val="007C28D1"/>
    <w:rsid w:val="007C4466"/>
    <w:rsid w:val="007C4C9E"/>
    <w:rsid w:val="007D0D46"/>
    <w:rsid w:val="007D2C5F"/>
    <w:rsid w:val="007D4977"/>
    <w:rsid w:val="007D6923"/>
    <w:rsid w:val="007E2E94"/>
    <w:rsid w:val="007F6E4B"/>
    <w:rsid w:val="00802B94"/>
    <w:rsid w:val="0082242B"/>
    <w:rsid w:val="00826DC4"/>
    <w:rsid w:val="0082791E"/>
    <w:rsid w:val="00827D13"/>
    <w:rsid w:val="0083374A"/>
    <w:rsid w:val="008338E1"/>
    <w:rsid w:val="00835437"/>
    <w:rsid w:val="008448FA"/>
    <w:rsid w:val="00845CFB"/>
    <w:rsid w:val="0084604E"/>
    <w:rsid w:val="008536DA"/>
    <w:rsid w:val="00855222"/>
    <w:rsid w:val="00855C95"/>
    <w:rsid w:val="008572B9"/>
    <w:rsid w:val="008605B6"/>
    <w:rsid w:val="008634BC"/>
    <w:rsid w:val="00866095"/>
    <w:rsid w:val="00893CBC"/>
    <w:rsid w:val="0089583F"/>
    <w:rsid w:val="008A1136"/>
    <w:rsid w:val="008B0F80"/>
    <w:rsid w:val="008B40EC"/>
    <w:rsid w:val="008B4E29"/>
    <w:rsid w:val="008C47D2"/>
    <w:rsid w:val="008D33CA"/>
    <w:rsid w:val="008D570C"/>
    <w:rsid w:val="008D5BD8"/>
    <w:rsid w:val="008E1560"/>
    <w:rsid w:val="008E1DDF"/>
    <w:rsid w:val="008E7F30"/>
    <w:rsid w:val="008F0CCC"/>
    <w:rsid w:val="008F2A1B"/>
    <w:rsid w:val="008F4F7B"/>
    <w:rsid w:val="00903983"/>
    <w:rsid w:val="0091043E"/>
    <w:rsid w:val="009121E3"/>
    <w:rsid w:val="00913D7A"/>
    <w:rsid w:val="009149C5"/>
    <w:rsid w:val="00921261"/>
    <w:rsid w:val="00924417"/>
    <w:rsid w:val="009328C0"/>
    <w:rsid w:val="009352D2"/>
    <w:rsid w:val="0094304E"/>
    <w:rsid w:val="00943DB5"/>
    <w:rsid w:val="00945CC5"/>
    <w:rsid w:val="00947552"/>
    <w:rsid w:val="00953B7F"/>
    <w:rsid w:val="0097303F"/>
    <w:rsid w:val="00974F96"/>
    <w:rsid w:val="009772E0"/>
    <w:rsid w:val="00977B1B"/>
    <w:rsid w:val="00980431"/>
    <w:rsid w:val="0098568A"/>
    <w:rsid w:val="0098579C"/>
    <w:rsid w:val="009936B1"/>
    <w:rsid w:val="009A541E"/>
    <w:rsid w:val="009B7240"/>
    <w:rsid w:val="009C076A"/>
    <w:rsid w:val="009C508E"/>
    <w:rsid w:val="009D591E"/>
    <w:rsid w:val="009E0EC9"/>
    <w:rsid w:val="009E14A5"/>
    <w:rsid w:val="009E2325"/>
    <w:rsid w:val="009E47AE"/>
    <w:rsid w:val="009E50B8"/>
    <w:rsid w:val="009F1D47"/>
    <w:rsid w:val="009F452B"/>
    <w:rsid w:val="00A028B5"/>
    <w:rsid w:val="00A16A44"/>
    <w:rsid w:val="00A16FF1"/>
    <w:rsid w:val="00A22F96"/>
    <w:rsid w:val="00A3118C"/>
    <w:rsid w:val="00A37E99"/>
    <w:rsid w:val="00A46B13"/>
    <w:rsid w:val="00A523F1"/>
    <w:rsid w:val="00A66B75"/>
    <w:rsid w:val="00A67C63"/>
    <w:rsid w:val="00A723B0"/>
    <w:rsid w:val="00A74D57"/>
    <w:rsid w:val="00A74D74"/>
    <w:rsid w:val="00A75F4E"/>
    <w:rsid w:val="00A878ED"/>
    <w:rsid w:val="00AA1D00"/>
    <w:rsid w:val="00AA38B0"/>
    <w:rsid w:val="00AB09B8"/>
    <w:rsid w:val="00AC0C9A"/>
    <w:rsid w:val="00AC5034"/>
    <w:rsid w:val="00AC6599"/>
    <w:rsid w:val="00AD58C6"/>
    <w:rsid w:val="00AE31CD"/>
    <w:rsid w:val="00AE3C7F"/>
    <w:rsid w:val="00AE41E6"/>
    <w:rsid w:val="00AF24B7"/>
    <w:rsid w:val="00AF50F9"/>
    <w:rsid w:val="00B000FF"/>
    <w:rsid w:val="00B0151F"/>
    <w:rsid w:val="00B063CF"/>
    <w:rsid w:val="00B14CFA"/>
    <w:rsid w:val="00B14DDA"/>
    <w:rsid w:val="00B22CB0"/>
    <w:rsid w:val="00B250EB"/>
    <w:rsid w:val="00B41D4C"/>
    <w:rsid w:val="00B52B2A"/>
    <w:rsid w:val="00B573F3"/>
    <w:rsid w:val="00B57795"/>
    <w:rsid w:val="00B57E2C"/>
    <w:rsid w:val="00B724CB"/>
    <w:rsid w:val="00B75CA6"/>
    <w:rsid w:val="00B766E0"/>
    <w:rsid w:val="00B81E20"/>
    <w:rsid w:val="00B865F2"/>
    <w:rsid w:val="00B95D1B"/>
    <w:rsid w:val="00B96A71"/>
    <w:rsid w:val="00BA04A3"/>
    <w:rsid w:val="00BA3956"/>
    <w:rsid w:val="00BB2F2D"/>
    <w:rsid w:val="00BB51A9"/>
    <w:rsid w:val="00BC2173"/>
    <w:rsid w:val="00BC4B3F"/>
    <w:rsid w:val="00BD7DCA"/>
    <w:rsid w:val="00BE4977"/>
    <w:rsid w:val="00BF0B65"/>
    <w:rsid w:val="00BF16C3"/>
    <w:rsid w:val="00BF2249"/>
    <w:rsid w:val="00BF3328"/>
    <w:rsid w:val="00C02313"/>
    <w:rsid w:val="00C053FC"/>
    <w:rsid w:val="00C05830"/>
    <w:rsid w:val="00C11B17"/>
    <w:rsid w:val="00C26C3F"/>
    <w:rsid w:val="00C473EE"/>
    <w:rsid w:val="00C47CB4"/>
    <w:rsid w:val="00C57E13"/>
    <w:rsid w:val="00C66BA6"/>
    <w:rsid w:val="00C80C09"/>
    <w:rsid w:val="00C90B6D"/>
    <w:rsid w:val="00C96E51"/>
    <w:rsid w:val="00CA1890"/>
    <w:rsid w:val="00CA1EE5"/>
    <w:rsid w:val="00CB0D7E"/>
    <w:rsid w:val="00CB15E9"/>
    <w:rsid w:val="00CB27AD"/>
    <w:rsid w:val="00CB50C6"/>
    <w:rsid w:val="00CB526A"/>
    <w:rsid w:val="00CB7B72"/>
    <w:rsid w:val="00CB7BC1"/>
    <w:rsid w:val="00CC1378"/>
    <w:rsid w:val="00CC1917"/>
    <w:rsid w:val="00CC27C1"/>
    <w:rsid w:val="00CC65A3"/>
    <w:rsid w:val="00CD27BA"/>
    <w:rsid w:val="00CD3F33"/>
    <w:rsid w:val="00CD551B"/>
    <w:rsid w:val="00CE04DB"/>
    <w:rsid w:val="00CE2D03"/>
    <w:rsid w:val="00CF01C4"/>
    <w:rsid w:val="00CF483C"/>
    <w:rsid w:val="00CF6D25"/>
    <w:rsid w:val="00CF7089"/>
    <w:rsid w:val="00D0163B"/>
    <w:rsid w:val="00D02481"/>
    <w:rsid w:val="00D11A00"/>
    <w:rsid w:val="00D2400D"/>
    <w:rsid w:val="00D259ED"/>
    <w:rsid w:val="00D27CB3"/>
    <w:rsid w:val="00D32FB4"/>
    <w:rsid w:val="00D376E9"/>
    <w:rsid w:val="00D40AEF"/>
    <w:rsid w:val="00D43C2F"/>
    <w:rsid w:val="00D45718"/>
    <w:rsid w:val="00D52A98"/>
    <w:rsid w:val="00D645AD"/>
    <w:rsid w:val="00D73644"/>
    <w:rsid w:val="00D73C0C"/>
    <w:rsid w:val="00D807CA"/>
    <w:rsid w:val="00D82033"/>
    <w:rsid w:val="00D9093F"/>
    <w:rsid w:val="00D920D5"/>
    <w:rsid w:val="00D92E76"/>
    <w:rsid w:val="00D9314F"/>
    <w:rsid w:val="00D96894"/>
    <w:rsid w:val="00D968CE"/>
    <w:rsid w:val="00D97AD3"/>
    <w:rsid w:val="00DB1568"/>
    <w:rsid w:val="00DC15B5"/>
    <w:rsid w:val="00DC5992"/>
    <w:rsid w:val="00DC6FB5"/>
    <w:rsid w:val="00DD0E79"/>
    <w:rsid w:val="00DD1421"/>
    <w:rsid w:val="00DD2209"/>
    <w:rsid w:val="00DF6D36"/>
    <w:rsid w:val="00E36F21"/>
    <w:rsid w:val="00E46F49"/>
    <w:rsid w:val="00E611D9"/>
    <w:rsid w:val="00E62838"/>
    <w:rsid w:val="00E656AB"/>
    <w:rsid w:val="00E70502"/>
    <w:rsid w:val="00E71216"/>
    <w:rsid w:val="00E85C18"/>
    <w:rsid w:val="00E92AE1"/>
    <w:rsid w:val="00E94C55"/>
    <w:rsid w:val="00E95253"/>
    <w:rsid w:val="00E9757B"/>
    <w:rsid w:val="00EA5310"/>
    <w:rsid w:val="00EA7765"/>
    <w:rsid w:val="00EB26D9"/>
    <w:rsid w:val="00EB6608"/>
    <w:rsid w:val="00ED0213"/>
    <w:rsid w:val="00ED129B"/>
    <w:rsid w:val="00ED2CD9"/>
    <w:rsid w:val="00EE005B"/>
    <w:rsid w:val="00EE4321"/>
    <w:rsid w:val="00EE449B"/>
    <w:rsid w:val="00EF08C9"/>
    <w:rsid w:val="00EF516E"/>
    <w:rsid w:val="00F04A11"/>
    <w:rsid w:val="00F050EE"/>
    <w:rsid w:val="00F054E6"/>
    <w:rsid w:val="00F127B2"/>
    <w:rsid w:val="00F12A66"/>
    <w:rsid w:val="00F160E5"/>
    <w:rsid w:val="00F23BAF"/>
    <w:rsid w:val="00F2404F"/>
    <w:rsid w:val="00F25AE6"/>
    <w:rsid w:val="00F27DF8"/>
    <w:rsid w:val="00F32EBE"/>
    <w:rsid w:val="00F42F12"/>
    <w:rsid w:val="00F47F22"/>
    <w:rsid w:val="00F50DF5"/>
    <w:rsid w:val="00F51EA8"/>
    <w:rsid w:val="00F54B7C"/>
    <w:rsid w:val="00F63D48"/>
    <w:rsid w:val="00F73E17"/>
    <w:rsid w:val="00F748EE"/>
    <w:rsid w:val="00F977AB"/>
    <w:rsid w:val="00FA23CA"/>
    <w:rsid w:val="00FA7F7F"/>
    <w:rsid w:val="00FB3C2A"/>
    <w:rsid w:val="00FC154A"/>
    <w:rsid w:val="00FC1F75"/>
    <w:rsid w:val="00FC2D5E"/>
    <w:rsid w:val="00FD58DE"/>
    <w:rsid w:val="00FD68B3"/>
    <w:rsid w:val="00FD6E00"/>
    <w:rsid w:val="00FE0D86"/>
    <w:rsid w:val="00FF111D"/>
    <w:rsid w:val="00FF52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8"/>
        <w:szCs w:val="28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8630A"/>
    <w:pPr>
      <w:ind w:firstLine="709"/>
      <w:jc w:val="both"/>
    </w:pPr>
  </w:style>
  <w:style w:type="paragraph" w:styleId="1">
    <w:name w:val="heading 1"/>
    <w:aliases w:val="Глава"/>
    <w:next w:val="a"/>
    <w:link w:val="10"/>
    <w:uiPriority w:val="9"/>
    <w:qFormat/>
    <w:rsid w:val="00E36F21"/>
    <w:pPr>
      <w:keepNext/>
      <w:keepLines/>
      <w:spacing w:line="360" w:lineRule="exact"/>
      <w:jc w:val="center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2">
    <w:name w:val="heading 2"/>
    <w:aliases w:val="Раздел"/>
    <w:next w:val="a"/>
    <w:link w:val="20"/>
    <w:uiPriority w:val="9"/>
    <w:unhideWhenUsed/>
    <w:qFormat/>
    <w:rsid w:val="00C05830"/>
    <w:pPr>
      <w:keepNext/>
      <w:keepLines/>
      <w:spacing w:line="360" w:lineRule="exact"/>
      <w:ind w:left="709"/>
      <w:outlineLvl w:val="1"/>
    </w:pPr>
    <w:rPr>
      <w:rFonts w:asciiTheme="majorHAnsi" w:eastAsiaTheme="majorEastAsia" w:hAnsiTheme="majorHAnsi" w:cstheme="majorBidi"/>
      <w:b/>
      <w:sz w:val="32"/>
      <w:szCs w:val="26"/>
    </w:rPr>
  </w:style>
  <w:style w:type="paragraph" w:styleId="3">
    <w:name w:val="heading 3"/>
    <w:aliases w:val="Подраздел"/>
    <w:basedOn w:val="a"/>
    <w:next w:val="a"/>
    <w:link w:val="30"/>
    <w:uiPriority w:val="9"/>
    <w:semiHidden/>
    <w:unhideWhenUsed/>
    <w:qFormat/>
    <w:rsid w:val="00B573F3"/>
    <w:pPr>
      <w:keepNext/>
      <w:keepLines/>
      <w:outlineLvl w:val="2"/>
    </w:pPr>
    <w:rPr>
      <w:rFonts w:asciiTheme="majorHAnsi" w:eastAsiaTheme="majorEastAsia" w:hAnsiTheme="majorHAnsi" w:cstheme="majorBidi"/>
      <w:b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aliases w:val="Глава Знак"/>
    <w:basedOn w:val="a0"/>
    <w:link w:val="1"/>
    <w:uiPriority w:val="9"/>
    <w:rsid w:val="00E36F21"/>
    <w:rPr>
      <w:rFonts w:asciiTheme="majorHAnsi" w:eastAsiaTheme="majorEastAsia" w:hAnsiTheme="majorHAnsi" w:cstheme="majorBidi"/>
      <w:b/>
      <w:sz w:val="32"/>
      <w:szCs w:val="32"/>
    </w:rPr>
  </w:style>
  <w:style w:type="paragraph" w:styleId="a3">
    <w:name w:val="TOC Heading"/>
    <w:basedOn w:val="1"/>
    <w:next w:val="a"/>
    <w:uiPriority w:val="39"/>
    <w:unhideWhenUsed/>
    <w:qFormat/>
    <w:rsid w:val="00FD58DE"/>
    <w:pPr>
      <w:spacing w:line="259" w:lineRule="auto"/>
      <w:outlineLvl w:val="9"/>
    </w:pPr>
    <w:rPr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365B87"/>
    <w:pPr>
      <w:tabs>
        <w:tab w:val="right" w:leader="dot" w:pos="9628"/>
      </w:tabs>
      <w:spacing w:after="100"/>
    </w:pPr>
  </w:style>
  <w:style w:type="character" w:styleId="a4">
    <w:name w:val="Hyperlink"/>
    <w:basedOn w:val="a0"/>
    <w:uiPriority w:val="99"/>
    <w:unhideWhenUsed/>
    <w:rsid w:val="00365B87"/>
    <w:rPr>
      <w:color w:val="0563C1" w:themeColor="hyperlink"/>
      <w:u w:val="single"/>
    </w:rPr>
  </w:style>
  <w:style w:type="paragraph" w:styleId="a5">
    <w:name w:val="Title"/>
    <w:basedOn w:val="a"/>
    <w:next w:val="a"/>
    <w:link w:val="a6"/>
    <w:uiPriority w:val="10"/>
    <w:qFormat/>
    <w:rsid w:val="00365B87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6">
    <w:name w:val="Название Знак"/>
    <w:basedOn w:val="a0"/>
    <w:link w:val="a5"/>
    <w:uiPriority w:val="10"/>
    <w:rsid w:val="00365B8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7">
    <w:name w:val="List Paragraph"/>
    <w:basedOn w:val="a"/>
    <w:uiPriority w:val="34"/>
    <w:qFormat/>
    <w:rsid w:val="00B573F3"/>
    <w:pPr>
      <w:ind w:left="720"/>
      <w:contextualSpacing/>
    </w:pPr>
  </w:style>
  <w:style w:type="character" w:customStyle="1" w:styleId="20">
    <w:name w:val="Заголовок 2 Знак"/>
    <w:aliases w:val="Раздел Знак"/>
    <w:basedOn w:val="a0"/>
    <w:link w:val="2"/>
    <w:uiPriority w:val="9"/>
    <w:rsid w:val="00C05830"/>
    <w:rPr>
      <w:rFonts w:asciiTheme="majorHAnsi" w:eastAsiaTheme="majorEastAsia" w:hAnsiTheme="majorHAnsi" w:cstheme="majorBidi"/>
      <w:b/>
      <w:sz w:val="32"/>
      <w:szCs w:val="26"/>
    </w:rPr>
  </w:style>
  <w:style w:type="character" w:customStyle="1" w:styleId="30">
    <w:name w:val="Заголовок 3 Знак"/>
    <w:aliases w:val="Подраздел Знак"/>
    <w:basedOn w:val="a0"/>
    <w:link w:val="3"/>
    <w:uiPriority w:val="9"/>
    <w:semiHidden/>
    <w:rsid w:val="00B573F3"/>
    <w:rPr>
      <w:rFonts w:asciiTheme="majorHAnsi" w:eastAsiaTheme="majorEastAsia" w:hAnsiTheme="majorHAnsi" w:cstheme="majorBidi"/>
      <w:b/>
      <w:szCs w:val="24"/>
    </w:rPr>
  </w:style>
  <w:style w:type="paragraph" w:styleId="21">
    <w:name w:val="toc 2"/>
    <w:basedOn w:val="a"/>
    <w:next w:val="a"/>
    <w:autoRedefine/>
    <w:uiPriority w:val="39"/>
    <w:unhideWhenUsed/>
    <w:rsid w:val="001A0BEB"/>
    <w:pPr>
      <w:spacing w:after="100"/>
      <w:ind w:left="280"/>
    </w:pPr>
  </w:style>
  <w:style w:type="paragraph" w:styleId="a8">
    <w:name w:val="Normal (Web)"/>
    <w:basedOn w:val="a"/>
    <w:uiPriority w:val="99"/>
    <w:semiHidden/>
    <w:unhideWhenUsed/>
    <w:rsid w:val="009F452B"/>
    <w:pPr>
      <w:spacing w:before="100" w:beforeAutospacing="1" w:after="100" w:afterAutospacing="1"/>
      <w:ind w:firstLine="0"/>
      <w:jc w:val="left"/>
    </w:pPr>
    <w:rPr>
      <w:rFonts w:ascii="Times New Roman" w:eastAsiaTheme="minorEastAsia" w:hAnsi="Times New Roman" w:cs="Times New Roman"/>
      <w:sz w:val="24"/>
      <w:szCs w:val="24"/>
      <w:lang w:eastAsia="ru-RU"/>
    </w:rPr>
  </w:style>
  <w:style w:type="table" w:styleId="a9">
    <w:name w:val="Table Grid"/>
    <w:basedOn w:val="a1"/>
    <w:uiPriority w:val="39"/>
    <w:rsid w:val="00F50DF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Placeholder Text"/>
    <w:basedOn w:val="a0"/>
    <w:uiPriority w:val="99"/>
    <w:semiHidden/>
    <w:rsid w:val="00443B5E"/>
    <w:rPr>
      <w:color w:val="808080"/>
    </w:rPr>
  </w:style>
  <w:style w:type="paragraph" w:styleId="ab">
    <w:name w:val="header"/>
    <w:basedOn w:val="a"/>
    <w:link w:val="ac"/>
    <w:uiPriority w:val="99"/>
    <w:unhideWhenUsed/>
    <w:rsid w:val="003B2854"/>
    <w:pPr>
      <w:tabs>
        <w:tab w:val="center" w:pos="4677"/>
        <w:tab w:val="right" w:pos="9355"/>
      </w:tabs>
    </w:pPr>
  </w:style>
  <w:style w:type="character" w:customStyle="1" w:styleId="ac">
    <w:name w:val="Верхний колонтитул Знак"/>
    <w:basedOn w:val="a0"/>
    <w:link w:val="ab"/>
    <w:uiPriority w:val="99"/>
    <w:rsid w:val="003B2854"/>
  </w:style>
  <w:style w:type="paragraph" w:styleId="ad">
    <w:name w:val="footer"/>
    <w:basedOn w:val="a"/>
    <w:link w:val="ae"/>
    <w:uiPriority w:val="99"/>
    <w:unhideWhenUsed/>
    <w:rsid w:val="003B2854"/>
    <w:pPr>
      <w:tabs>
        <w:tab w:val="center" w:pos="4677"/>
        <w:tab w:val="right" w:pos="9355"/>
      </w:tabs>
    </w:pPr>
  </w:style>
  <w:style w:type="character" w:customStyle="1" w:styleId="ae">
    <w:name w:val="Нижний колонтитул Знак"/>
    <w:basedOn w:val="a0"/>
    <w:link w:val="ad"/>
    <w:uiPriority w:val="99"/>
    <w:rsid w:val="003B2854"/>
  </w:style>
  <w:style w:type="paragraph" w:styleId="af">
    <w:name w:val="Bibliography"/>
    <w:basedOn w:val="a"/>
    <w:next w:val="a"/>
    <w:uiPriority w:val="37"/>
    <w:unhideWhenUsed/>
    <w:rsid w:val="006351D8"/>
    <w:pPr>
      <w:spacing w:after="240"/>
      <w:ind w:firstLine="0"/>
    </w:pPr>
  </w:style>
  <w:style w:type="paragraph" w:styleId="af0">
    <w:name w:val="Balloon Text"/>
    <w:basedOn w:val="a"/>
    <w:link w:val="af1"/>
    <w:uiPriority w:val="99"/>
    <w:semiHidden/>
    <w:unhideWhenUsed/>
    <w:rsid w:val="00DC15B5"/>
    <w:rPr>
      <w:rFonts w:ascii="Tahoma" w:hAnsi="Tahoma" w:cs="Tahoma"/>
      <w:sz w:val="16"/>
      <w:szCs w:val="16"/>
    </w:rPr>
  </w:style>
  <w:style w:type="character" w:customStyle="1" w:styleId="af1">
    <w:name w:val="Текст выноски Знак"/>
    <w:basedOn w:val="a0"/>
    <w:link w:val="af0"/>
    <w:uiPriority w:val="99"/>
    <w:semiHidden/>
    <w:rsid w:val="00DC15B5"/>
    <w:rPr>
      <w:rFonts w:ascii="Tahoma" w:hAnsi="Tahoma" w:cs="Tahoma"/>
      <w:sz w:val="16"/>
      <w:szCs w:val="16"/>
    </w:rPr>
  </w:style>
  <w:style w:type="character" w:customStyle="1" w:styleId="tlid-translation">
    <w:name w:val="tlid-translation"/>
    <w:basedOn w:val="a0"/>
    <w:rsid w:val="0048078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8"/>
        <w:szCs w:val="28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8630A"/>
    <w:pPr>
      <w:ind w:firstLine="709"/>
      <w:jc w:val="both"/>
    </w:pPr>
  </w:style>
  <w:style w:type="paragraph" w:styleId="1">
    <w:name w:val="heading 1"/>
    <w:aliases w:val="Глава"/>
    <w:next w:val="a"/>
    <w:link w:val="10"/>
    <w:uiPriority w:val="9"/>
    <w:qFormat/>
    <w:rsid w:val="00E36F21"/>
    <w:pPr>
      <w:keepNext/>
      <w:keepLines/>
      <w:spacing w:line="360" w:lineRule="exact"/>
      <w:jc w:val="center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2">
    <w:name w:val="heading 2"/>
    <w:aliases w:val="Раздел"/>
    <w:next w:val="a"/>
    <w:link w:val="20"/>
    <w:uiPriority w:val="9"/>
    <w:unhideWhenUsed/>
    <w:qFormat/>
    <w:rsid w:val="00C05830"/>
    <w:pPr>
      <w:keepNext/>
      <w:keepLines/>
      <w:spacing w:line="360" w:lineRule="exact"/>
      <w:ind w:left="709"/>
      <w:outlineLvl w:val="1"/>
    </w:pPr>
    <w:rPr>
      <w:rFonts w:asciiTheme="majorHAnsi" w:eastAsiaTheme="majorEastAsia" w:hAnsiTheme="majorHAnsi" w:cstheme="majorBidi"/>
      <w:b/>
      <w:sz w:val="32"/>
      <w:szCs w:val="26"/>
    </w:rPr>
  </w:style>
  <w:style w:type="paragraph" w:styleId="3">
    <w:name w:val="heading 3"/>
    <w:aliases w:val="Подраздел"/>
    <w:basedOn w:val="a"/>
    <w:next w:val="a"/>
    <w:link w:val="30"/>
    <w:uiPriority w:val="9"/>
    <w:semiHidden/>
    <w:unhideWhenUsed/>
    <w:qFormat/>
    <w:rsid w:val="00B573F3"/>
    <w:pPr>
      <w:keepNext/>
      <w:keepLines/>
      <w:outlineLvl w:val="2"/>
    </w:pPr>
    <w:rPr>
      <w:rFonts w:asciiTheme="majorHAnsi" w:eastAsiaTheme="majorEastAsia" w:hAnsiTheme="majorHAnsi" w:cstheme="majorBidi"/>
      <w:b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aliases w:val="Глава Знак"/>
    <w:basedOn w:val="a0"/>
    <w:link w:val="1"/>
    <w:uiPriority w:val="9"/>
    <w:rsid w:val="00E36F21"/>
    <w:rPr>
      <w:rFonts w:asciiTheme="majorHAnsi" w:eastAsiaTheme="majorEastAsia" w:hAnsiTheme="majorHAnsi" w:cstheme="majorBidi"/>
      <w:b/>
      <w:sz w:val="32"/>
      <w:szCs w:val="32"/>
    </w:rPr>
  </w:style>
  <w:style w:type="paragraph" w:styleId="a3">
    <w:name w:val="TOC Heading"/>
    <w:basedOn w:val="1"/>
    <w:next w:val="a"/>
    <w:uiPriority w:val="39"/>
    <w:unhideWhenUsed/>
    <w:qFormat/>
    <w:rsid w:val="00FD58DE"/>
    <w:pPr>
      <w:spacing w:line="259" w:lineRule="auto"/>
      <w:outlineLvl w:val="9"/>
    </w:pPr>
    <w:rPr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365B87"/>
    <w:pPr>
      <w:tabs>
        <w:tab w:val="right" w:leader="dot" w:pos="9628"/>
      </w:tabs>
      <w:spacing w:after="100"/>
    </w:pPr>
  </w:style>
  <w:style w:type="character" w:styleId="a4">
    <w:name w:val="Hyperlink"/>
    <w:basedOn w:val="a0"/>
    <w:uiPriority w:val="99"/>
    <w:unhideWhenUsed/>
    <w:rsid w:val="00365B87"/>
    <w:rPr>
      <w:color w:val="0563C1" w:themeColor="hyperlink"/>
      <w:u w:val="single"/>
    </w:rPr>
  </w:style>
  <w:style w:type="paragraph" w:styleId="a5">
    <w:name w:val="Title"/>
    <w:basedOn w:val="a"/>
    <w:next w:val="a"/>
    <w:link w:val="a6"/>
    <w:uiPriority w:val="10"/>
    <w:qFormat/>
    <w:rsid w:val="00365B87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6">
    <w:name w:val="Название Знак"/>
    <w:basedOn w:val="a0"/>
    <w:link w:val="a5"/>
    <w:uiPriority w:val="10"/>
    <w:rsid w:val="00365B8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7">
    <w:name w:val="List Paragraph"/>
    <w:basedOn w:val="a"/>
    <w:uiPriority w:val="34"/>
    <w:qFormat/>
    <w:rsid w:val="00B573F3"/>
    <w:pPr>
      <w:ind w:left="720"/>
      <w:contextualSpacing/>
    </w:pPr>
  </w:style>
  <w:style w:type="character" w:customStyle="1" w:styleId="20">
    <w:name w:val="Заголовок 2 Знак"/>
    <w:aliases w:val="Раздел Знак"/>
    <w:basedOn w:val="a0"/>
    <w:link w:val="2"/>
    <w:uiPriority w:val="9"/>
    <w:rsid w:val="00C05830"/>
    <w:rPr>
      <w:rFonts w:asciiTheme="majorHAnsi" w:eastAsiaTheme="majorEastAsia" w:hAnsiTheme="majorHAnsi" w:cstheme="majorBidi"/>
      <w:b/>
      <w:sz w:val="32"/>
      <w:szCs w:val="26"/>
    </w:rPr>
  </w:style>
  <w:style w:type="character" w:customStyle="1" w:styleId="30">
    <w:name w:val="Заголовок 3 Знак"/>
    <w:aliases w:val="Подраздел Знак"/>
    <w:basedOn w:val="a0"/>
    <w:link w:val="3"/>
    <w:uiPriority w:val="9"/>
    <w:semiHidden/>
    <w:rsid w:val="00B573F3"/>
    <w:rPr>
      <w:rFonts w:asciiTheme="majorHAnsi" w:eastAsiaTheme="majorEastAsia" w:hAnsiTheme="majorHAnsi" w:cstheme="majorBidi"/>
      <w:b/>
      <w:szCs w:val="24"/>
    </w:rPr>
  </w:style>
  <w:style w:type="paragraph" w:styleId="21">
    <w:name w:val="toc 2"/>
    <w:basedOn w:val="a"/>
    <w:next w:val="a"/>
    <w:autoRedefine/>
    <w:uiPriority w:val="39"/>
    <w:unhideWhenUsed/>
    <w:rsid w:val="001A0BEB"/>
    <w:pPr>
      <w:spacing w:after="100"/>
      <w:ind w:left="280"/>
    </w:pPr>
  </w:style>
  <w:style w:type="paragraph" w:styleId="a8">
    <w:name w:val="Normal (Web)"/>
    <w:basedOn w:val="a"/>
    <w:uiPriority w:val="99"/>
    <w:semiHidden/>
    <w:unhideWhenUsed/>
    <w:rsid w:val="009F452B"/>
    <w:pPr>
      <w:spacing w:before="100" w:beforeAutospacing="1" w:after="100" w:afterAutospacing="1"/>
      <w:ind w:firstLine="0"/>
      <w:jc w:val="left"/>
    </w:pPr>
    <w:rPr>
      <w:rFonts w:ascii="Times New Roman" w:eastAsiaTheme="minorEastAsia" w:hAnsi="Times New Roman" w:cs="Times New Roman"/>
      <w:sz w:val="24"/>
      <w:szCs w:val="24"/>
      <w:lang w:eastAsia="ru-RU"/>
    </w:rPr>
  </w:style>
  <w:style w:type="table" w:styleId="a9">
    <w:name w:val="Table Grid"/>
    <w:basedOn w:val="a1"/>
    <w:uiPriority w:val="39"/>
    <w:rsid w:val="00F50DF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Placeholder Text"/>
    <w:basedOn w:val="a0"/>
    <w:uiPriority w:val="99"/>
    <w:semiHidden/>
    <w:rsid w:val="00443B5E"/>
    <w:rPr>
      <w:color w:val="808080"/>
    </w:rPr>
  </w:style>
  <w:style w:type="paragraph" w:styleId="ab">
    <w:name w:val="header"/>
    <w:basedOn w:val="a"/>
    <w:link w:val="ac"/>
    <w:uiPriority w:val="99"/>
    <w:unhideWhenUsed/>
    <w:rsid w:val="003B2854"/>
    <w:pPr>
      <w:tabs>
        <w:tab w:val="center" w:pos="4677"/>
        <w:tab w:val="right" w:pos="9355"/>
      </w:tabs>
    </w:pPr>
  </w:style>
  <w:style w:type="character" w:customStyle="1" w:styleId="ac">
    <w:name w:val="Верхний колонтитул Знак"/>
    <w:basedOn w:val="a0"/>
    <w:link w:val="ab"/>
    <w:uiPriority w:val="99"/>
    <w:rsid w:val="003B2854"/>
  </w:style>
  <w:style w:type="paragraph" w:styleId="ad">
    <w:name w:val="footer"/>
    <w:basedOn w:val="a"/>
    <w:link w:val="ae"/>
    <w:uiPriority w:val="99"/>
    <w:unhideWhenUsed/>
    <w:rsid w:val="003B2854"/>
    <w:pPr>
      <w:tabs>
        <w:tab w:val="center" w:pos="4677"/>
        <w:tab w:val="right" w:pos="9355"/>
      </w:tabs>
    </w:pPr>
  </w:style>
  <w:style w:type="character" w:customStyle="1" w:styleId="ae">
    <w:name w:val="Нижний колонтитул Знак"/>
    <w:basedOn w:val="a0"/>
    <w:link w:val="ad"/>
    <w:uiPriority w:val="99"/>
    <w:rsid w:val="003B2854"/>
  </w:style>
  <w:style w:type="paragraph" w:styleId="af">
    <w:name w:val="Bibliography"/>
    <w:basedOn w:val="a"/>
    <w:next w:val="a"/>
    <w:uiPriority w:val="37"/>
    <w:unhideWhenUsed/>
    <w:rsid w:val="006351D8"/>
    <w:pPr>
      <w:spacing w:after="240"/>
      <w:ind w:firstLine="0"/>
    </w:pPr>
  </w:style>
  <w:style w:type="paragraph" w:styleId="af0">
    <w:name w:val="Balloon Text"/>
    <w:basedOn w:val="a"/>
    <w:link w:val="af1"/>
    <w:uiPriority w:val="99"/>
    <w:semiHidden/>
    <w:unhideWhenUsed/>
    <w:rsid w:val="00DC15B5"/>
    <w:rPr>
      <w:rFonts w:ascii="Tahoma" w:hAnsi="Tahoma" w:cs="Tahoma"/>
      <w:sz w:val="16"/>
      <w:szCs w:val="16"/>
    </w:rPr>
  </w:style>
  <w:style w:type="character" w:customStyle="1" w:styleId="af1">
    <w:name w:val="Текст выноски Знак"/>
    <w:basedOn w:val="a0"/>
    <w:link w:val="af0"/>
    <w:uiPriority w:val="99"/>
    <w:semiHidden/>
    <w:rsid w:val="00DC15B5"/>
    <w:rPr>
      <w:rFonts w:ascii="Tahoma" w:hAnsi="Tahoma" w:cs="Tahoma"/>
      <w:sz w:val="16"/>
      <w:szCs w:val="16"/>
    </w:rPr>
  </w:style>
  <w:style w:type="character" w:customStyle="1" w:styleId="tlid-translation">
    <w:name w:val="tlid-translation"/>
    <w:basedOn w:val="a0"/>
    <w:rsid w:val="0048078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823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09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53075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74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1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59603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jp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Другая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— цифровая ссылка" Version="1987"/>
</file>

<file path=customXml/itemProps1.xml><?xml version="1.0" encoding="utf-8"?>
<ds:datastoreItem xmlns:ds="http://schemas.openxmlformats.org/officeDocument/2006/customXml" ds:itemID="{3CDC6065-E194-4350-A0BE-206AF8E4A8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44</TotalTime>
  <Pages>19</Pages>
  <Words>4556</Words>
  <Characters>25972</Characters>
  <Application>Microsoft Office Word</Application>
  <DocSecurity>0</DocSecurity>
  <Lines>216</Lines>
  <Paragraphs>6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gene Sharshukov</dc:creator>
  <cp:keywords/>
  <dc:description/>
  <cp:lastModifiedBy>Admin</cp:lastModifiedBy>
  <cp:revision>173</cp:revision>
  <dcterms:created xsi:type="dcterms:W3CDTF">2019-05-01T16:07:00Z</dcterms:created>
  <dcterms:modified xsi:type="dcterms:W3CDTF">2021-05-06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x2kAnkMl"/&gt;&lt;style id="http://vak.of.by/files/vak_style_belarus.csl" locale="ru-RU" hasBibliography="1" bibliographyStyleHasBeenSet="1"/&gt;&lt;prefs&gt;&lt;pref name="fieldType" value="Field"/&gt;&lt;pref name="au</vt:lpwstr>
  </property>
  <property fmtid="{D5CDD505-2E9C-101B-9397-08002B2CF9AE}" pid="3" name="ZOTERO_PREF_2">
    <vt:lpwstr>tomaticJournalAbbreviations" value="true"/&gt;&lt;/prefs&gt;&lt;/data&gt;</vt:lpwstr>
  </property>
</Properties>
</file>